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176C06" w14:textId="4B841CB4" w:rsidR="003837A1" w:rsidRPr="00B474C8" w:rsidRDefault="009A2F29" w:rsidP="00B474C8">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sidR="00D87DFE">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sidR="00A67EC2">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68B8AA4A"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sidR="00E43D86">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w:t>
      </w:r>
      <w:r w:rsidR="00E43D86"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00E43D86"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0F09608B" w14:textId="7829E7DC" w:rsidR="00246A06" w:rsidRPr="0000413C" w:rsidRDefault="00246A06" w:rsidP="00693DCE">
      <w:pPr>
        <w:spacing w:after="0" w:line="360" w:lineRule="auto"/>
        <w:textAlignment w:val="baseline"/>
        <w:rPr>
          <w:rFonts w:eastAsia="Times New Roman" w:cstheme="minorHAnsi"/>
          <w:color w:val="000000"/>
          <w:lang w:val="en-US" w:eastAsia="ca-ES"/>
        </w:rPr>
      </w:pPr>
      <w:r w:rsidRPr="004353F9">
        <w:rPr>
          <w:lang w:val="es-ES"/>
        </w:rPr>
        <w:t>Clara Espinosa Del Alba</w:t>
      </w:r>
      <w:r w:rsidR="00693DCE" w:rsidRPr="004353F9">
        <w:rPr>
          <w:lang w:val="es-ES"/>
        </w:rPr>
        <w:t>.</w:t>
      </w:r>
      <w:r w:rsidRPr="004353F9">
        <w:rPr>
          <w:lang w:val="es-ES"/>
        </w:rPr>
        <w:t xml:space="preserve"> </w:t>
      </w:r>
      <w:r w:rsidR="00693DCE" w:rsidRPr="006D41CC">
        <w:rPr>
          <w:rFonts w:eastAsia="Times New Roman" w:cstheme="minorHAnsi"/>
          <w:color w:val="000000"/>
          <w:lang w:val="en-US" w:eastAsia="ca-ES"/>
        </w:rPr>
        <w:t xml:space="preserve">Biodiversity Research Institute, IMIB (Univ. </w:t>
      </w:r>
      <w:r w:rsidR="00693DCE" w:rsidRPr="0000413C">
        <w:rPr>
          <w:rFonts w:eastAsia="Times New Roman" w:cstheme="minorHAnsi"/>
          <w:color w:val="000000"/>
          <w:lang w:val="en-US" w:eastAsia="ca-ES"/>
        </w:rPr>
        <w:t xml:space="preserve">Oviedo-CSIC-Princ. Asturias), 33600 </w:t>
      </w:r>
      <w:proofErr w:type="spellStart"/>
      <w:r w:rsidR="00693DCE" w:rsidRPr="0000413C">
        <w:rPr>
          <w:rFonts w:eastAsia="Times New Roman" w:cstheme="minorHAnsi"/>
          <w:color w:val="000000"/>
          <w:lang w:val="en-US" w:eastAsia="ca-ES"/>
        </w:rPr>
        <w:t>Mieres</w:t>
      </w:r>
      <w:proofErr w:type="spellEnd"/>
      <w:r w:rsidR="00693DCE" w:rsidRPr="0000413C">
        <w:rPr>
          <w:rFonts w:eastAsia="Times New Roman" w:cstheme="minorHAnsi"/>
          <w:color w:val="000000"/>
          <w:lang w:val="en-US" w:eastAsia="ca-ES"/>
        </w:rPr>
        <w:t xml:space="preserve">, Spain. </w:t>
      </w:r>
    </w:p>
    <w:p w14:paraId="1C96CA3B" w14:textId="7B484813" w:rsidR="00246A06" w:rsidRPr="0000413C" w:rsidRDefault="00246A06" w:rsidP="00246A06">
      <w:pPr>
        <w:pStyle w:val="FirstParagraph"/>
        <w:spacing w:before="120" w:after="0"/>
        <w:rPr>
          <w:rFonts w:asciiTheme="minorHAnsi" w:hAnsiTheme="minorHAnsi" w:cstheme="minorHAnsi"/>
          <w:sz w:val="22"/>
          <w:szCs w:val="22"/>
        </w:rPr>
      </w:pPr>
      <w:r w:rsidRPr="0000413C">
        <w:rPr>
          <w:rFonts w:asciiTheme="minorHAnsi" w:hAnsiTheme="minorHAnsi" w:cstheme="minorHAnsi"/>
          <w:sz w:val="22"/>
          <w:szCs w:val="22"/>
        </w:rPr>
        <w:t>Eduardo Fernández-Pascual</w:t>
      </w:r>
      <w:r w:rsidR="00693DCE" w:rsidRPr="0000413C">
        <w:rPr>
          <w:rFonts w:asciiTheme="minorHAnsi" w:hAnsiTheme="minorHAnsi" w:cstheme="minorHAnsi"/>
          <w:sz w:val="22"/>
          <w:szCs w:val="22"/>
        </w:rPr>
        <w:t xml:space="preserve">. </w:t>
      </w:r>
      <w:r w:rsidR="00693DCE" w:rsidRPr="0000413C">
        <w:rPr>
          <w:rFonts w:asciiTheme="minorHAnsi" w:eastAsia="Times New Roman" w:hAnsiTheme="minorHAnsi" w:cstheme="minorHAnsi"/>
          <w:color w:val="000000"/>
          <w:sz w:val="22"/>
          <w:szCs w:val="22"/>
          <w:lang w:eastAsia="ca-ES"/>
        </w:rPr>
        <w:t xml:space="preserve">Biodiversity Research Institute, IMIB (Univ. Oviedo-CSIC-Princ. Asturias), 33600 </w:t>
      </w:r>
      <w:proofErr w:type="spellStart"/>
      <w:r w:rsidR="00693DCE" w:rsidRPr="0000413C">
        <w:rPr>
          <w:rFonts w:asciiTheme="minorHAnsi" w:eastAsia="Times New Roman" w:hAnsiTheme="minorHAnsi" w:cstheme="minorHAnsi"/>
          <w:color w:val="000000"/>
          <w:sz w:val="22"/>
          <w:szCs w:val="22"/>
          <w:lang w:eastAsia="ca-ES"/>
        </w:rPr>
        <w:t>Mieres</w:t>
      </w:r>
      <w:proofErr w:type="spellEnd"/>
      <w:r w:rsidR="00693DCE" w:rsidRPr="0000413C">
        <w:rPr>
          <w:rFonts w:asciiTheme="minorHAnsi" w:eastAsia="Times New Roman" w:hAnsiTheme="minorHAnsi" w:cstheme="minorHAnsi"/>
          <w:color w:val="000000"/>
          <w:sz w:val="22"/>
          <w:szCs w:val="22"/>
          <w:lang w:eastAsia="ca-ES"/>
        </w:rPr>
        <w:t xml:space="preserve">, Spain. </w:t>
      </w:r>
      <w:r w:rsidRPr="0000413C">
        <w:rPr>
          <w:rFonts w:asciiTheme="minorHAnsi" w:hAnsiTheme="minorHAnsi" w:cstheme="minorHAnsi"/>
          <w:sz w:val="22"/>
          <w:szCs w:val="22"/>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ED6F3A">
        <w:rPr>
          <w:rFonts w:asciiTheme="minorHAnsi" w:hAnsiTheme="minorHAnsi" w:cstheme="minorHAnsi"/>
          <w:sz w:val="22"/>
          <w:szCs w:val="22"/>
        </w:rPr>
        <w:t>Borja Jiménez-Alfaro</w:t>
      </w:r>
      <w:r w:rsidR="00693DCE" w:rsidRPr="00ED6F3A">
        <w:rPr>
          <w:rFonts w:asciiTheme="minorHAnsi" w:hAnsiTheme="minorHAnsi" w:cstheme="minorHAnsi"/>
          <w:sz w:val="22"/>
          <w:szCs w:val="22"/>
        </w:rPr>
        <w:t xml:space="preserve">. </w:t>
      </w:r>
      <w:r w:rsidR="00693DCE" w:rsidRPr="00ED6F3A">
        <w:rPr>
          <w:rFonts w:asciiTheme="minorHAnsi" w:eastAsia="Times New Roman" w:hAnsiTheme="minorHAnsi" w:cstheme="minorHAnsi"/>
          <w:color w:val="000000"/>
          <w:sz w:val="22"/>
          <w:szCs w:val="22"/>
          <w:lang w:eastAsia="ca-ES"/>
        </w:rPr>
        <w:t xml:space="preserve">Biodiversity Research Institute, IMIB (Univ. </w:t>
      </w:r>
      <w:r w:rsidR="00693DCE" w:rsidRPr="00586F7D">
        <w:rPr>
          <w:rFonts w:asciiTheme="minorHAnsi" w:eastAsia="Times New Roman" w:hAnsiTheme="minorHAnsi" w:cstheme="minorHAnsi"/>
          <w:color w:val="000000"/>
          <w:sz w:val="22"/>
          <w:szCs w:val="22"/>
          <w:lang w:val="es-ES" w:eastAsia="ca-ES"/>
        </w:rPr>
        <w:t>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5C993B09"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74384623" w:rsidR="007E2ED8" w:rsidRPr="0053388A"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53388A" w:rsidRPr="00C60FB8">
        <w:rPr>
          <w:rStyle w:val="Hipervnculo"/>
          <w:rFonts w:cstheme="minorHAnsi"/>
          <w:lang w:val="es-ES"/>
        </w:rPr>
        <w:t>https://orcid.org/0000-0002-4743-9577</w:t>
      </w:r>
    </w:p>
    <w:p w14:paraId="7099F116" w14:textId="4ABA4B8C" w:rsidR="00CF592C" w:rsidRPr="001A1BE4" w:rsidRDefault="007E2ED8" w:rsidP="002335DE">
      <w:pPr>
        <w:spacing w:after="0" w:line="360" w:lineRule="auto"/>
        <w:textAlignment w:val="baseline"/>
        <w:rPr>
          <w:rStyle w:val="Hipervnculo"/>
          <w:rFonts w:cstheme="minorHAnsi"/>
          <w:lang w:val="es-ES"/>
        </w:rPr>
      </w:pPr>
      <w:r w:rsidRPr="001A1BE4">
        <w:rPr>
          <w:rFonts w:cstheme="minorHAnsi"/>
          <w:lang w:val="es-ES"/>
        </w:rPr>
        <w:t>Borja Jiménez-Alfaro</w:t>
      </w:r>
      <w:r w:rsidR="00223310" w:rsidRPr="001A1BE4">
        <w:rPr>
          <w:rFonts w:cstheme="minorHAnsi"/>
          <w:lang w:val="es-ES"/>
        </w:rPr>
        <w:t>.</w:t>
      </w:r>
      <w:r w:rsidRPr="001A1BE4">
        <w:rPr>
          <w:rFonts w:cstheme="minorHAnsi"/>
          <w:lang w:val="es-ES"/>
        </w:rPr>
        <w:t xml:space="preserve"> </w:t>
      </w:r>
      <w:hyperlink r:id="rId9" w:history="1">
        <w:r w:rsidRPr="001A1BE4">
          <w:rPr>
            <w:rStyle w:val="Hipervnculo"/>
            <w:rFonts w:cstheme="minorHAnsi"/>
            <w:lang w:val="es-ES"/>
          </w:rPr>
          <w:t>https://orcid.org/0000-0001-6601-9597</w:t>
        </w:r>
      </w:hyperlink>
    </w:p>
    <w:p w14:paraId="5E0EA221" w14:textId="173A3DD3" w:rsidR="00B663AD" w:rsidRPr="00F81BED" w:rsidRDefault="00AF4599"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1E829226" w14:textId="734E9545"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w:t>
      </w:r>
      <w:r w:rsidR="004A31A0">
        <w:rPr>
          <w:rFonts w:eastAsia="Times New Roman" w:cstheme="minorHAnsi"/>
          <w:color w:val="000000"/>
          <w:lang w:eastAsia="ca-ES"/>
        </w:rPr>
        <w:t xml:space="preserve">1126 </w:t>
      </w:r>
      <w:r w:rsidR="003B184D">
        <w:rPr>
          <w:rFonts w:eastAsia="Times New Roman" w:cstheme="minorHAnsi"/>
          <w:color w:val="000000"/>
          <w:lang w:eastAsia="ca-ES"/>
        </w:rPr>
        <w:t>words</w:t>
      </w:r>
    </w:p>
    <w:p w14:paraId="122D8311" w14:textId="579B38D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sidR="00F15F27" w:rsidRPr="004A31A0">
        <w:rPr>
          <w:rFonts w:eastAsia="Times New Roman" w:cstheme="minorHAnsi"/>
          <w:color w:val="000000"/>
          <w:lang w:eastAsia="ca-ES"/>
        </w:rPr>
        <w:t>18</w:t>
      </w:r>
      <w:r w:rsidR="00F434F7">
        <w:rPr>
          <w:rFonts w:eastAsia="Times New Roman" w:cstheme="minorHAnsi"/>
          <w:color w:val="000000"/>
          <w:lang w:eastAsia="ca-ES"/>
        </w:rPr>
        <w:t>65</w:t>
      </w:r>
      <w:r w:rsidR="00F15F27" w:rsidRPr="00F95F23">
        <w:rPr>
          <w:rFonts w:eastAsia="Times New Roman" w:cstheme="minorHAnsi"/>
          <w:color w:val="000000"/>
          <w:lang w:eastAsia="ca-ES"/>
        </w:rPr>
        <w:t xml:space="preserve"> </w:t>
      </w:r>
      <w:r w:rsidR="003B184D">
        <w:rPr>
          <w:rFonts w:eastAsia="Times New Roman" w:cstheme="minorHAnsi"/>
          <w:color w:val="000000"/>
          <w:lang w:eastAsia="ca-ES"/>
        </w:rPr>
        <w:t>words</w:t>
      </w:r>
    </w:p>
    <w:p w14:paraId="7709CCAF" w14:textId="0B7383C3"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8F4339">
        <w:rPr>
          <w:rFonts w:eastAsia="Times New Roman" w:cstheme="minorHAnsi"/>
          <w:color w:val="000000"/>
          <w:lang w:eastAsia="ca-ES"/>
        </w:rPr>
        <w:t>74</w:t>
      </w:r>
      <w:r w:rsidR="009439DA">
        <w:rPr>
          <w:rFonts w:eastAsia="Times New Roman" w:cstheme="minorHAnsi"/>
          <w:color w:val="000000"/>
          <w:lang w:eastAsia="ca-ES"/>
        </w:rPr>
        <w:t>2</w:t>
      </w:r>
      <w:r w:rsidR="008F4339">
        <w:rPr>
          <w:rFonts w:eastAsia="Times New Roman" w:cstheme="minorHAnsi"/>
          <w:color w:val="000000"/>
          <w:lang w:eastAsia="ca-ES"/>
        </w:rPr>
        <w:t xml:space="preserve"> </w:t>
      </w:r>
      <w:r w:rsidR="003B184D">
        <w:rPr>
          <w:rFonts w:eastAsia="Times New Roman" w:cstheme="minorHAnsi"/>
          <w:color w:val="000000"/>
          <w:lang w:eastAsia="ca-ES"/>
        </w:rPr>
        <w:t>words</w:t>
      </w:r>
    </w:p>
    <w:p w14:paraId="4DFE478A" w14:textId="4B236882" w:rsidR="00B663AD"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w:t>
      </w:r>
      <w:r w:rsidR="00C30969">
        <w:rPr>
          <w:rFonts w:eastAsia="Times New Roman" w:cstheme="minorHAnsi"/>
          <w:color w:val="000000"/>
          <w:lang w:eastAsia="ca-ES"/>
        </w:rPr>
        <w:t xml:space="preserve">: </w:t>
      </w:r>
      <w:r w:rsidR="00700995" w:rsidRPr="008F4339">
        <w:rPr>
          <w:rFonts w:eastAsia="Times New Roman" w:cstheme="minorHAnsi"/>
          <w:color w:val="000000"/>
          <w:lang w:eastAsia="ca-ES"/>
        </w:rPr>
        <w:t>1</w:t>
      </w:r>
      <w:r w:rsidR="009E6ED4">
        <w:rPr>
          <w:rFonts w:eastAsia="Times New Roman" w:cstheme="minorHAnsi"/>
          <w:color w:val="000000"/>
          <w:lang w:eastAsia="ca-ES"/>
        </w:rPr>
        <w:t>4</w:t>
      </w:r>
      <w:r w:rsidR="009439DA">
        <w:rPr>
          <w:rFonts w:eastAsia="Times New Roman" w:cstheme="minorHAnsi"/>
          <w:color w:val="000000"/>
          <w:lang w:eastAsia="ca-ES"/>
        </w:rPr>
        <w:t>77</w:t>
      </w:r>
      <w:r w:rsidR="009E6ED4">
        <w:rPr>
          <w:rFonts w:eastAsia="Times New Roman" w:cstheme="minorHAnsi"/>
          <w:color w:val="000000"/>
          <w:lang w:eastAsia="ca-ES"/>
        </w:rPr>
        <w:t xml:space="preserve"> </w:t>
      </w:r>
      <w:r w:rsidR="003B184D">
        <w:rPr>
          <w:rFonts w:eastAsia="Times New Roman" w:cstheme="minorHAnsi"/>
          <w:color w:val="000000"/>
          <w:lang w:eastAsia="ca-ES"/>
        </w:rPr>
        <w:t>words</w:t>
      </w:r>
    </w:p>
    <w:p w14:paraId="2F0B5D9D" w14:textId="0F6094CA"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w:t>
      </w:r>
      <w:r w:rsidR="008F4339">
        <w:rPr>
          <w:rFonts w:eastAsia="Times New Roman" w:cstheme="minorHAnsi"/>
          <w:color w:val="000000"/>
          <w:lang w:eastAsia="ca-ES"/>
        </w:rPr>
        <w:t xml:space="preserve">icate which figures in </w:t>
      </w:r>
      <w:proofErr w:type="spellStart"/>
      <w:r w:rsidR="008F4339">
        <w:rPr>
          <w:rFonts w:eastAsia="Times New Roman" w:cstheme="minorHAnsi"/>
          <w:color w:val="000000"/>
          <w:lang w:eastAsia="ca-ES"/>
        </w:rPr>
        <w:t>color</w:t>
      </w:r>
      <w:proofErr w:type="spellEnd"/>
      <w:r w:rsidR="008F4339">
        <w:rPr>
          <w:rFonts w:eastAsia="Times New Roman" w:cstheme="minorHAnsi"/>
          <w:color w:val="000000"/>
          <w:lang w:eastAsia="ca-ES"/>
        </w:rPr>
        <w:t>): 5</w:t>
      </w:r>
      <w:r w:rsidRPr="00F95F23">
        <w:rPr>
          <w:rFonts w:eastAsia="Times New Roman" w:cstheme="minorHAnsi"/>
          <w:color w:val="000000"/>
          <w:lang w:eastAsia="ca-ES"/>
        </w:rPr>
        <w:t xml:space="preserve">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11E0FF6A" w14:textId="7F89FFB5" w:rsidR="009E6ED4" w:rsidRPr="00E43D86" w:rsidRDefault="00B663AD" w:rsidP="009E6ED4">
      <w:pPr>
        <w:spacing w:after="0" w:line="360" w:lineRule="auto"/>
        <w:textAlignment w:val="baseline"/>
        <w:rPr>
          <w:rFonts w:eastAsia="Times New Roman" w:cstheme="minorHAnsi"/>
          <w:b/>
          <w:bCs/>
          <w:color w:val="000000"/>
          <w:lang w:eastAsia="ca-ES"/>
        </w:rPr>
      </w:pPr>
      <w:r w:rsidRPr="00E43D86">
        <w:rPr>
          <w:rFonts w:eastAsia="Times New Roman" w:cstheme="minorHAnsi"/>
          <w:b/>
          <w:bCs/>
          <w:color w:val="000000"/>
          <w:lang w:eastAsia="ca-ES"/>
        </w:rPr>
        <w:t xml:space="preserve">Supporting information </w:t>
      </w:r>
    </w:p>
    <w:p w14:paraId="7FB33D8D"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1 Detailed incubator programs</w:t>
      </w:r>
    </w:p>
    <w:p w14:paraId="1A4D455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2 Raw germination data</w:t>
      </w:r>
    </w:p>
    <w:p w14:paraId="21699224"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3 Complete species germination traits</w:t>
      </w:r>
    </w:p>
    <w:p w14:paraId="6A1834C2"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4 Phylogenetic signals and random factors significances</w:t>
      </w:r>
    </w:p>
    <w:p w14:paraId="3DACF3D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5 Field germination model results</w:t>
      </w:r>
    </w:p>
    <w:p w14:paraId="2F1307C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1 Germination traits correlation plots</w:t>
      </w:r>
    </w:p>
    <w:p w14:paraId="081EF9A6"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2 Field and laboratory germination comparison</w:t>
      </w:r>
    </w:p>
    <w:p w14:paraId="275C154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3 Individual species germination curves per sampling site and incubator</w:t>
      </w:r>
    </w:p>
    <w:p w14:paraId="32796840" w14:textId="31B7C9F1" w:rsidR="00B663AD" w:rsidRPr="002D07DE" w:rsidRDefault="00B663AD" w:rsidP="009E6ED4">
      <w:pPr>
        <w:spacing w:after="0" w:line="360" w:lineRule="auto"/>
        <w:textAlignment w:val="baseline"/>
        <w:rPr>
          <w:rFonts w:eastAsia="Times New Roman" w:cstheme="minorHAnsi"/>
          <w:color w:val="000000"/>
          <w:lang w:eastAsia="ca-ES"/>
        </w:rPr>
      </w:pPr>
      <w:r>
        <w:rPr>
          <w:rFonts w:eastAsia="Times New Roman"/>
          <w:bdr w:val="none" w:sz="0" w:space="0" w:color="auto" w:frame="1"/>
          <w:lang w:eastAsia="ca-ES"/>
        </w:rPr>
        <w:br w:type="page"/>
      </w:r>
    </w:p>
    <w:p w14:paraId="5787207E" w14:textId="1FBCFBB5"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8A4072" w:rsidRPr="00F95F23">
        <w:rPr>
          <w:rFonts w:eastAsia="Times New Roman"/>
          <w:bdr w:val="none" w:sz="0" w:space="0" w:color="auto" w:frame="1"/>
          <w:lang w:eastAsia="ca-ES"/>
        </w:rPr>
        <w:t xml:space="preserve"> </w:t>
      </w:r>
    </w:p>
    <w:p w14:paraId="014A6AAD" w14:textId="15258C69"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w:t>
      </w:r>
      <w:r w:rsidR="00C66A1B">
        <w:rPr>
          <w:rFonts w:eastAsia="Times New Roman" w:cstheme="minorHAnsi"/>
          <w:color w:val="000000" w:themeColor="text1"/>
          <w:lang w:eastAsia="ca-ES"/>
        </w:rPr>
        <w:t>crucial for predicting</w:t>
      </w:r>
      <w:r w:rsidR="00C66A1B" w:rsidRPr="00B461B9">
        <w:rPr>
          <w:rFonts w:eastAsia="Times New Roman" w:cstheme="minorHAnsi"/>
          <w:color w:val="000000" w:themeColor="text1"/>
          <w:lang w:eastAsia="ca-ES"/>
        </w:rPr>
        <w:t xml:space="preserve"> </w:t>
      </w:r>
      <w:r w:rsidR="006D41CC">
        <w:rPr>
          <w:rFonts w:eastAsia="Times New Roman" w:cstheme="minorHAnsi"/>
          <w:color w:val="000000" w:themeColor="text1"/>
          <w:lang w:eastAsia="ca-ES"/>
        </w:rPr>
        <w:t xml:space="preserve">plant </w:t>
      </w:r>
      <w:r w:rsidR="000A33F1">
        <w:rPr>
          <w:rFonts w:eastAsia="Times New Roman" w:cstheme="minorHAnsi"/>
          <w:color w:val="000000" w:themeColor="text1"/>
          <w:lang w:eastAsia="ca-ES"/>
        </w:rPr>
        <w:t>species</w:t>
      </w:r>
      <w:r w:rsidR="00F169B5">
        <w:rPr>
          <w:rFonts w:eastAsia="Times New Roman" w:cstheme="minorHAnsi"/>
          <w:color w:val="000000" w:themeColor="text1"/>
          <w:lang w:eastAsia="ca-ES"/>
        </w:rPr>
        <w:t xml:space="preserve"> </w:t>
      </w:r>
      <w:r w:rsidR="001477F1">
        <w:rPr>
          <w:rFonts w:eastAsia="Times New Roman" w:cstheme="minorHAnsi"/>
          <w:color w:val="000000" w:themeColor="text1"/>
          <w:lang w:eastAsia="ca-ES"/>
        </w:rPr>
        <w:t>respon</w:t>
      </w:r>
      <w:r w:rsidR="00EE4CE5">
        <w:rPr>
          <w:rFonts w:eastAsia="Times New Roman" w:cstheme="minorHAnsi"/>
          <w:color w:val="000000" w:themeColor="text1"/>
          <w:lang w:eastAsia="ca-ES"/>
        </w:rPr>
        <w:t>ses</w:t>
      </w:r>
      <w:r w:rsidR="001477F1">
        <w:rPr>
          <w:rFonts w:eastAsia="Times New Roman" w:cstheme="minorHAnsi"/>
          <w:color w:val="000000" w:themeColor="text1"/>
          <w:lang w:eastAsia="ca-ES"/>
        </w:rPr>
        <w:t xml:space="preserve"> </w:t>
      </w:r>
      <w:r w:rsidR="000A33F1">
        <w:rPr>
          <w:rFonts w:eastAsia="Times New Roman" w:cstheme="minorHAnsi"/>
          <w:color w:val="000000" w:themeColor="text1"/>
          <w:lang w:eastAsia="ca-ES"/>
        </w:rPr>
        <w:t>to</w:t>
      </w:r>
      <w:r w:rsidR="001477F1">
        <w:rPr>
          <w:rFonts w:eastAsia="Times New Roman" w:cstheme="minorHAnsi"/>
          <w:color w:val="000000" w:themeColor="text1"/>
          <w:lang w:eastAsia="ca-ES"/>
        </w:rPr>
        <w:t xml:space="preserve"> environmental change</w:t>
      </w:r>
      <w:r w:rsidR="006D41CC">
        <w:rPr>
          <w:rFonts w:eastAsia="Times New Roman" w:cstheme="minorHAnsi"/>
          <w:color w:val="000000" w:themeColor="text1"/>
          <w:lang w:eastAsia="ca-ES"/>
        </w:rPr>
        <w:t>s</w:t>
      </w:r>
      <w:r w:rsidR="00C66A1B">
        <w:rPr>
          <w:rFonts w:eastAsia="Times New Roman" w:cstheme="minorHAnsi"/>
          <w:color w:val="000000" w:themeColor="text1"/>
          <w:lang w:eastAsia="ca-ES"/>
        </w:rPr>
        <w:t xml:space="preserve">. However, </w:t>
      </w:r>
      <w:r w:rsidR="000A1C2A">
        <w:rPr>
          <w:rFonts w:eastAsia="Times New Roman" w:cstheme="minorHAnsi"/>
          <w:color w:val="000000" w:themeColor="text1"/>
          <w:lang w:eastAsia="ca-ES"/>
        </w:rPr>
        <w:t>a substantial gap persists</w:t>
      </w:r>
      <w:r w:rsidR="00C66A1B">
        <w:rPr>
          <w:rFonts w:eastAsia="Times New Roman" w:cstheme="minorHAnsi"/>
          <w:color w:val="000000" w:themeColor="text1"/>
          <w:lang w:eastAsia="ca-ES"/>
        </w:rPr>
        <w:t xml:space="preserve"> regarding</w:t>
      </w:r>
      <w:r w:rsidR="00AC7BE7">
        <w:rPr>
          <w:rFonts w:eastAsia="Times New Roman" w:cstheme="minorHAnsi"/>
          <w:color w:val="000000" w:themeColor="text1"/>
          <w:lang w:eastAsia="ca-ES"/>
        </w:rPr>
        <w:t xml:space="preserve"> how</w:t>
      </w:r>
      <w:r w:rsidR="00C66A1B">
        <w:rPr>
          <w:rFonts w:eastAsia="Times New Roman" w:cstheme="minorHAnsi"/>
          <w:color w:val="000000" w:themeColor="text1"/>
          <w:lang w:eastAsia="ca-ES"/>
        </w:rPr>
        <w:t xml:space="preserve"> </w:t>
      </w:r>
      <w:r w:rsidR="00AC7BE7" w:rsidRPr="00B461B9">
        <w:rPr>
          <w:rFonts w:eastAsia="Times New Roman" w:cstheme="minorHAnsi"/>
          <w:color w:val="000000" w:themeColor="text1"/>
          <w:lang w:eastAsia="ca-ES"/>
        </w:rPr>
        <w:t>microclimatic conditions</w:t>
      </w:r>
      <w:r w:rsidR="00AC7BE7">
        <w:rPr>
          <w:rFonts w:eastAsia="Times New Roman" w:cstheme="minorHAnsi"/>
          <w:color w:val="000000" w:themeColor="text1"/>
          <w:lang w:eastAsia="ca-ES"/>
        </w:rPr>
        <w:t xml:space="preserve"> influence </w:t>
      </w:r>
      <w:r w:rsidR="003C4040">
        <w:rPr>
          <w:rFonts w:eastAsia="Times New Roman" w:cstheme="minorHAnsi"/>
          <w:color w:val="000000" w:themeColor="text1"/>
          <w:lang w:eastAsia="ca-ES"/>
        </w:rPr>
        <w:t>germination timing in different 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2D00D4A7"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e conducted a continuous seasonal experiment with fresh seeds to investigate germination phenology</w:t>
      </w:r>
      <w:r w:rsidR="00591AB8" w:rsidRPr="0010571B">
        <w:rPr>
          <w:rFonts w:eastAsia="Times New Roman" w:cstheme="minorHAnsi"/>
          <w:color w:val="000000" w:themeColor="text1"/>
          <w:lang w:eastAsia="ca-ES"/>
        </w:rPr>
        <w:t xml:space="preserve"> </w:t>
      </w:r>
      <w:r w:rsidR="00C66A1B">
        <w:rPr>
          <w:rFonts w:eastAsia="Times New Roman" w:cstheme="minorHAnsi"/>
          <w:color w:val="000000" w:themeColor="text1"/>
          <w:lang w:eastAsia="ca-ES"/>
        </w:rPr>
        <w:t>in</w:t>
      </w:r>
      <w:r w:rsidR="00C66A1B"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3C4040">
        <w:rPr>
          <w:rFonts w:eastAsia="Times New Roman" w:cstheme="minorHAnsi"/>
          <w:color w:val="000000" w:themeColor="text1"/>
          <w:lang w:eastAsia="ca-ES"/>
        </w:rPr>
        <w:t>from</w:t>
      </w:r>
      <w:r w:rsidR="00D87DFE" w:rsidRPr="0010571B">
        <w:rPr>
          <w:rFonts w:eastAsia="Times New Roman" w:cstheme="minorHAnsi"/>
          <w:color w:val="000000" w:themeColor="text1"/>
          <w:lang w:eastAsia="ca-ES"/>
        </w:rPr>
        <w:t xml:space="preserve"> temperate and </w:t>
      </w:r>
      <w:r w:rsidR="00D87DFE">
        <w:rPr>
          <w:rFonts w:eastAsia="Times New Roman" w:cstheme="minorHAnsi"/>
          <w:color w:val="000000" w:themeColor="text1"/>
          <w:lang w:eastAsia="ca-ES"/>
        </w:rPr>
        <w:t>Mediterranean</w:t>
      </w:r>
      <w:r w:rsidR="00D87DFE" w:rsidRPr="0010571B">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alpine communiti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w:t>
      </w:r>
      <w:r w:rsidR="00BD1EF6" w:rsidRPr="0010571B">
        <w:rPr>
          <w:rFonts w:eastAsia="Times New Roman" w:cstheme="minorHAnsi"/>
          <w:color w:val="000000" w:themeColor="text1"/>
          <w:lang w:eastAsia="ca-ES"/>
        </w:rPr>
        <w:t xml:space="preserve">fellfiel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C0623">
        <w:rPr>
          <w:rFonts w:eastAsia="Times New Roman" w:cstheme="minorHAnsi"/>
          <w:color w:val="000000" w:themeColor="text1"/>
          <w:lang w:eastAsia="ca-ES"/>
        </w:rPr>
        <w:t>)</w:t>
      </w:r>
      <w:r w:rsidR="008245EC">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BD1EF6" w:rsidRPr="0010571B">
        <w:rPr>
          <w:rFonts w:eastAsia="Times New Roman" w:cstheme="minorHAnsi"/>
          <w:color w:val="000000" w:themeColor="text1"/>
          <w:lang w:eastAsia="ca-ES"/>
        </w:rPr>
        <w:t xml:space="preserve">snowbe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F70F5">
        <w:rPr>
          <w:rFonts w:eastAsia="Times New Roman" w:cstheme="minorHAnsi"/>
          <w:color w:val="000000" w:themeColor="text1"/>
          <w:lang w:eastAsia="ca-ES"/>
        </w:rPr>
        <w:t>long</w:t>
      </w:r>
      <w:r w:rsidR="005F70F5"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snow cover and </w:t>
      </w:r>
      <w:r w:rsidR="004603D3" w:rsidRPr="0010571B">
        <w:rPr>
          <w:rFonts w:eastAsia="Times New Roman" w:cstheme="minorHAnsi"/>
          <w:color w:val="000000" w:themeColor="text1"/>
          <w:lang w:eastAsia="ca-ES"/>
        </w:rPr>
        <w:t>cooler temperatures</w:t>
      </w:r>
      <w:r w:rsidR="005C0623">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The laboratory experiments were </w:t>
      </w:r>
      <w:r w:rsidR="00EE0231">
        <w:rPr>
          <w:rFonts w:eastAsia="Times New Roman" w:cstheme="minorHAnsi"/>
          <w:color w:val="000000" w:themeColor="text1"/>
          <w:lang w:eastAsia="ca-ES"/>
        </w:rPr>
        <w:t>complemented</w:t>
      </w:r>
      <w:r w:rsidR="00EE0231" w:rsidRPr="00C132D1">
        <w:rPr>
          <w:rFonts w:eastAsia="Times New Roman" w:cstheme="minorHAnsi"/>
          <w:color w:val="000000" w:themeColor="text1"/>
          <w:lang w:eastAsia="ca-ES"/>
        </w:rPr>
        <w:t xml:space="preserve"> </w:t>
      </w:r>
      <w:r w:rsidR="00EE0231">
        <w:rPr>
          <w:rFonts w:eastAsia="Times New Roman" w:cstheme="minorHAnsi"/>
          <w:color w:val="000000" w:themeColor="text1"/>
          <w:lang w:eastAsia="ca-ES"/>
        </w:rPr>
        <w:t>with</w:t>
      </w:r>
      <w:r w:rsidR="00EE0231" w:rsidRPr="00C132D1">
        <w:rPr>
          <w:rFonts w:eastAsia="Times New Roman" w:cstheme="minorHAnsi"/>
          <w:color w:val="000000" w:themeColor="text1"/>
          <w:lang w:eastAsia="ca-ES"/>
        </w:rPr>
        <w:t xml:space="preserve"> </w:t>
      </w:r>
      <w:r w:rsidR="005C0623" w:rsidRPr="00C132D1">
        <w:rPr>
          <w:rFonts w:eastAsia="Times New Roman" w:cstheme="minorHAnsi"/>
          <w:color w:val="000000" w:themeColor="text1"/>
          <w:lang w:eastAsia="ca-ES"/>
        </w:rPr>
        <w:t>field sowing experiments</w:t>
      </w:r>
      <w:r w:rsidR="008F4A44" w:rsidRPr="00C132D1">
        <w:rPr>
          <w:rFonts w:eastAsia="Times New Roman" w:cstheme="minorHAnsi"/>
          <w:color w:val="000000" w:themeColor="text1"/>
          <w:lang w:eastAsia="ca-ES"/>
        </w:rPr>
        <w:t xml:space="preserve">. </w:t>
      </w:r>
    </w:p>
    <w:p w14:paraId="0A416F6F" w14:textId="73BCA565" w:rsidR="00B82E23" w:rsidRPr="00C132D1" w:rsidRDefault="006D41CC" w:rsidP="00C132D1">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The analysis of </w:t>
      </w:r>
      <w:r w:rsidR="008F4A44" w:rsidRPr="00C132D1">
        <w:rPr>
          <w:rFonts w:eastAsia="Times New Roman" w:cstheme="minorHAnsi"/>
          <w:color w:val="000000" w:themeColor="text1"/>
          <w:lang w:eastAsia="ca-ES"/>
        </w:rPr>
        <w:t>phenology traits showed similar responses</w:t>
      </w:r>
      <w:r w:rsidR="00D87DFE">
        <w:rPr>
          <w:rFonts w:eastAsia="Times New Roman" w:cstheme="minorHAnsi"/>
          <w:color w:val="000000" w:themeColor="text1"/>
          <w:lang w:eastAsia="ca-ES"/>
        </w:rPr>
        <w:t xml:space="preserve"> of species from Mediterranean and temperate macroclimates</w:t>
      </w:r>
      <w:r w:rsidR="008F4A44" w:rsidRPr="00C132D1">
        <w:rPr>
          <w:rFonts w:eastAsia="Times New Roman" w:cstheme="minorHAnsi"/>
          <w:color w:val="000000" w:themeColor="text1"/>
          <w:lang w:eastAsia="ca-ES"/>
        </w:rPr>
        <w:t xml:space="preserve"> </w:t>
      </w:r>
      <w:r w:rsidR="00D87DFE">
        <w:rPr>
          <w:rFonts w:eastAsia="Times New Roman" w:cstheme="minorHAnsi"/>
          <w:color w:val="000000" w:themeColor="text1"/>
          <w:lang w:eastAsia="ca-ES"/>
        </w:rPr>
        <w:t xml:space="preserve">to </w:t>
      </w:r>
      <w:r w:rsidR="008F4A44" w:rsidRPr="00C132D1">
        <w:rPr>
          <w:rFonts w:eastAsia="Times New Roman" w:cstheme="minorHAnsi"/>
          <w:color w:val="000000" w:themeColor="text1"/>
          <w:lang w:eastAsia="ca-ES"/>
        </w:rPr>
        <w:t xml:space="preserve">microclimatic </w:t>
      </w:r>
      <w:r w:rsidR="00C66A1B">
        <w:rPr>
          <w:rFonts w:eastAsia="Times New Roman" w:cstheme="minorHAnsi"/>
          <w:color w:val="000000" w:themeColor="text1"/>
          <w:lang w:eastAsia="ca-ES"/>
        </w:rPr>
        <w:t>variation, with</w:t>
      </w:r>
      <w:r w:rsidR="00D87DFE">
        <w:rPr>
          <w:rFonts w:eastAsia="Times New Roman" w:cstheme="minorHAnsi"/>
          <w:color w:val="000000" w:themeColor="text1"/>
          <w:lang w:eastAsia="ca-ES"/>
        </w:rPr>
        <w:t xml:space="preserve"> </w:t>
      </w:r>
      <w:r w:rsidR="002009CD" w:rsidRPr="00C132D1">
        <w:rPr>
          <w:rFonts w:eastAsia="Times New Roman" w:cstheme="minorHAnsi"/>
          <w:color w:val="000000" w:themeColor="text1"/>
          <w:lang w:eastAsia="ca-ES"/>
        </w:rPr>
        <w:t xml:space="preserve">a </w:t>
      </w:r>
      <w:r w:rsidR="008F4A44">
        <w:rPr>
          <w:rFonts w:eastAsia="Times New Roman" w:cstheme="minorHAnsi"/>
          <w:color w:val="000000" w:themeColor="text1"/>
          <w:lang w:eastAsia="ca-ES"/>
        </w:rPr>
        <w:t xml:space="preserve">consistent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9F1A07">
        <w:rPr>
          <w:rFonts w:eastAsia="Times New Roman" w:cstheme="minorHAnsi"/>
          <w:color w:val="000000" w:themeColor="text1"/>
          <w:lang w:eastAsia="ca-ES"/>
        </w:rPr>
        <w:t xml:space="preserve"> fellfield conditions</w:t>
      </w:r>
      <w:r w:rsidR="00C66A1B">
        <w:rPr>
          <w:rFonts w:eastAsia="Times New Roman" w:cstheme="minorHAnsi"/>
          <w:color w:val="000000" w:themeColor="text1"/>
          <w:lang w:eastAsia="ca-ES"/>
        </w:rPr>
        <w:t xml:space="preserve">. This effect was complemented </w:t>
      </w:r>
      <w:r w:rsidR="00AC7BE7">
        <w:rPr>
          <w:rFonts w:eastAsia="Times New Roman" w:cstheme="minorHAnsi"/>
          <w:color w:val="000000" w:themeColor="text1"/>
          <w:lang w:eastAsia="ca-ES"/>
        </w:rPr>
        <w:t>by</w:t>
      </w:r>
      <w:r w:rsidR="000D7049" w:rsidRPr="00C132D1">
        <w:rPr>
          <w:rFonts w:eastAsia="Times New Roman" w:cstheme="minorHAnsi"/>
          <w:color w:val="000000" w:themeColor="text1"/>
          <w:lang w:eastAsia="ca-ES"/>
        </w:rPr>
        <w:t xml:space="preserve"> </w:t>
      </w:r>
      <w:r w:rsidR="00AC7BE7">
        <w:rPr>
          <w:rFonts w:eastAsia="Times New Roman" w:cstheme="minorHAnsi"/>
          <w:color w:val="000000" w:themeColor="text1"/>
          <w:lang w:eastAsia="ca-ES"/>
        </w:rPr>
        <w:t>reduced</w:t>
      </w:r>
      <w:r w:rsidR="000D7049" w:rsidRPr="00C132D1">
        <w:rPr>
          <w:rFonts w:eastAsia="Times New Roman" w:cstheme="minorHAnsi"/>
          <w:color w:val="000000" w:themeColor="text1"/>
          <w:lang w:eastAsia="ca-ES"/>
        </w:rPr>
        <w:t xml:space="preserve"> dormancy and </w:t>
      </w:r>
      <w:r w:rsidR="00AC7BE7">
        <w:rPr>
          <w:rFonts w:eastAsia="Times New Roman" w:cstheme="minorHAnsi"/>
          <w:color w:val="000000" w:themeColor="text1"/>
          <w:lang w:eastAsia="ca-ES"/>
        </w:rPr>
        <w:t>increased</w:t>
      </w:r>
      <w:r w:rsidR="00AC7BE7" w:rsidRPr="00C132D1">
        <w:rPr>
          <w:rFonts w:eastAsia="Times New Roman" w:cstheme="minorHAnsi"/>
          <w:color w:val="000000" w:themeColor="text1"/>
          <w:lang w:eastAsia="ca-ES"/>
        </w:rPr>
        <w:t xml:space="preserve"> </w:t>
      </w:r>
      <w:r w:rsidR="000D7049" w:rsidRPr="00C132D1">
        <w:rPr>
          <w:rFonts w:eastAsia="Times New Roman" w:cstheme="minorHAnsi"/>
          <w:color w:val="000000" w:themeColor="text1"/>
          <w:lang w:eastAsia="ca-ES"/>
        </w:rPr>
        <w:t>autumn germination</w:t>
      </w:r>
      <w:r w:rsidR="00AC7BE7">
        <w:rPr>
          <w:rFonts w:eastAsia="Times New Roman" w:cstheme="minorHAnsi"/>
          <w:color w:val="000000" w:themeColor="text1"/>
          <w:lang w:eastAsia="ca-ES"/>
        </w:rPr>
        <w:t xml:space="preserve"> observed</w:t>
      </w:r>
      <w:r w:rsidR="000D7049" w:rsidRPr="00C132D1">
        <w:rPr>
          <w:rFonts w:eastAsia="Times New Roman" w:cstheme="minorHAnsi"/>
          <w:color w:val="000000" w:themeColor="text1"/>
          <w:lang w:eastAsia="ca-ES"/>
        </w:rPr>
        <w:t xml:space="preserve"> in </w:t>
      </w:r>
      <w:r w:rsidR="00AC7BE7">
        <w:rPr>
          <w:rFonts w:eastAsia="Times New Roman" w:cstheme="minorHAnsi"/>
          <w:color w:val="000000" w:themeColor="text1"/>
          <w:lang w:eastAsia="ca-ES"/>
        </w:rPr>
        <w:t xml:space="preserve">seeds from </w:t>
      </w:r>
      <w:r w:rsidR="000D7049" w:rsidRPr="00C132D1">
        <w:rPr>
          <w:rFonts w:eastAsia="Times New Roman" w:cstheme="minorHAnsi"/>
          <w:color w:val="000000" w:themeColor="text1"/>
          <w:lang w:eastAsia="ca-ES"/>
        </w:rPr>
        <w:t>the Mediterrane</w:t>
      </w:r>
      <w:r w:rsidR="008F4A44">
        <w:rPr>
          <w:rFonts w:eastAsia="Times New Roman" w:cstheme="minorHAnsi"/>
          <w:color w:val="000000" w:themeColor="text1"/>
          <w:lang w:eastAsia="ca-ES"/>
        </w:rPr>
        <w:t>an system</w:t>
      </w:r>
      <w:r w:rsidR="00EB4CBB" w:rsidRPr="00C132D1">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Seed phenology in the field generally supported the results from laboratory experiments.</w:t>
      </w:r>
    </w:p>
    <w:p w14:paraId="5092C4CF" w14:textId="20F8B73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w:t>
      </w:r>
      <w:r w:rsidR="000A1C2A">
        <w:rPr>
          <w:rFonts w:eastAsia="Times New Roman" w:cstheme="minorHAnsi"/>
          <w:color w:val="000000" w:themeColor="text1"/>
          <w:lang w:eastAsia="ca-ES"/>
        </w:rPr>
        <w:t>predictable</w:t>
      </w:r>
      <w:r w:rsidR="000A1C2A" w:rsidRPr="00C132D1">
        <w:rPr>
          <w:rFonts w:eastAsia="Times New Roman" w:cstheme="minorHAnsi"/>
          <w:color w:val="000000" w:themeColor="text1"/>
          <w:lang w:eastAsia="ca-ES"/>
        </w:rPr>
        <w:t xml:space="preserv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3C4040">
        <w:rPr>
          <w:rFonts w:eastAsia="Times New Roman" w:cstheme="minorHAnsi"/>
          <w:lang w:eastAsia="ca-ES"/>
        </w:rPr>
        <w:t xml:space="preserve">seed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days</w:t>
      </w:r>
      <w:r w:rsidR="00B25D07">
        <w:rPr>
          <w:rFonts w:eastAsia="Times New Roman" w:cstheme="minorHAnsi"/>
          <w:lang w:eastAsia="ca-ES"/>
        </w:rPr>
        <w:t xml:space="preserve"> on average</w:t>
      </w:r>
      <w:r w:rsidR="00B92602">
        <w:rPr>
          <w:rFonts w:eastAsia="Times New Roman" w:cstheme="minorHAnsi"/>
          <w:lang w:eastAsia="ca-ES"/>
        </w:rPr>
        <w:t xml:space="preserve">, </w:t>
      </w:r>
      <w:r w:rsidR="00447F7F">
        <w:rPr>
          <w:rFonts w:eastAsia="Times New Roman" w:cstheme="minorHAnsi"/>
          <w:color w:val="000000" w:themeColor="text1"/>
          <w:lang w:eastAsia="ca-ES"/>
        </w:rPr>
        <w:t xml:space="preserve">with </w:t>
      </w:r>
      <w:r w:rsidR="00600EE7">
        <w:rPr>
          <w:rFonts w:eastAsia="Times New Roman" w:cstheme="minorHAnsi"/>
          <w:color w:val="000000" w:themeColor="text1"/>
          <w:lang w:eastAsia="ca-ES"/>
        </w:rPr>
        <w:t xml:space="preserve">potential </w:t>
      </w:r>
      <w:r w:rsidR="00565FA6">
        <w:rPr>
          <w:rFonts w:eastAsia="Times New Roman" w:cstheme="minorHAnsi"/>
          <w:color w:val="000000" w:themeColor="text1"/>
          <w:lang w:eastAsia="ca-ES"/>
        </w:rPr>
        <w:t xml:space="preserve">disrupting </w:t>
      </w:r>
      <w:r w:rsidR="00EF2980">
        <w:rPr>
          <w:rFonts w:eastAsia="Times New Roman" w:cstheme="minorHAnsi"/>
          <w:color w:val="000000" w:themeColor="text1"/>
          <w:lang w:eastAsia="ca-ES"/>
        </w:rPr>
        <w:t xml:space="preserve">effects on </w:t>
      </w:r>
      <w:r w:rsidR="00AC7BE7">
        <w:rPr>
          <w:rFonts w:eastAsia="Times New Roman" w:cstheme="minorHAnsi"/>
          <w:color w:val="000000" w:themeColor="text1"/>
          <w:lang w:eastAsia="ca-ES"/>
        </w:rPr>
        <w:t xml:space="preserve">plant </w:t>
      </w:r>
      <w:r w:rsidR="000A1C2A">
        <w:rPr>
          <w:rFonts w:eastAsia="Times New Roman" w:cstheme="minorHAnsi"/>
          <w:color w:val="000000" w:themeColor="text1"/>
          <w:lang w:eastAsia="ca-ES"/>
        </w:rPr>
        <w:t>communities from either Mediterranean or temperate macroclimates</w:t>
      </w:r>
      <w:r w:rsidR="005861AC" w:rsidRPr="00C132D1">
        <w:rPr>
          <w:rFonts w:eastAsia="Times New Roman" w:cstheme="minorHAnsi"/>
          <w:color w:val="000000" w:themeColor="text1"/>
          <w:lang w:eastAsia="ca-ES"/>
        </w:rPr>
        <w:t>.</w:t>
      </w:r>
    </w:p>
    <w:p w14:paraId="3CB9CC56" w14:textId="42CBF9BB"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w:t>
      </w:r>
      <w:r w:rsidR="00A67EC2">
        <w:rPr>
          <w:rFonts w:eastAsia="Times New Roman"/>
          <w:bdr w:val="none" w:sz="0" w:space="0" w:color="auto" w:frame="1"/>
          <w:lang w:eastAsia="ca-ES"/>
        </w:rPr>
        <w:t>e</w:t>
      </w:r>
      <w:r w:rsidR="00281651">
        <w:rPr>
          <w:rFonts w:eastAsia="Times New Roman"/>
          <w:bdr w:val="none" w:sz="0" w:space="0" w:color="auto" w:frame="1"/>
          <w:lang w:eastAsia="ca-ES"/>
        </w:rPr>
        <w:t>, Mediterranean alpine, temperate alpine</w:t>
      </w:r>
      <w:r w:rsidR="00D2270A" w:rsidRPr="00F95F23">
        <w:rPr>
          <w:rFonts w:eastAsia="Times New Roman"/>
          <w:bdr w:val="none" w:sz="0" w:space="0" w:color="auto" w:frame="1"/>
          <w:lang w:eastAsia="ca-ES"/>
        </w:rPr>
        <w:t>,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Introduction</w:t>
      </w:r>
    </w:p>
    <w:p w14:paraId="57606E68" w14:textId="1FBF70F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5B08F55"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mainly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C5B2B">
        <w:rPr>
          <w:rFonts w:eastAsia="Times New Roman" w:cstheme="minorHAnsi"/>
          <w:color w:val="000000"/>
          <w:lang w:eastAsia="ca-ES"/>
        </w:rPr>
        <w:t>The</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to </w:t>
      </w:r>
      <w:r w:rsidR="007D0D2A">
        <w:rPr>
          <w:rFonts w:cstheme="minorHAnsi"/>
        </w:rPr>
        <w:t>occur in</w:t>
      </w:r>
      <w:r w:rsidR="007C0ECC" w:rsidRPr="00F95F23">
        <w:rPr>
          <w:rFonts w:cstheme="minorHAnsi"/>
        </w:rPr>
        <w:t xml:space="preserve"> temperate </w:t>
      </w:r>
      <w:r w:rsidR="007D0D2A">
        <w:rPr>
          <w:rFonts w:cstheme="minorHAnsi"/>
        </w:rPr>
        <w:t>climate</w:t>
      </w:r>
      <w:r w:rsidR="00871844">
        <w:rPr>
          <w:rFonts w:cstheme="minorHAnsi"/>
        </w:rPr>
        <w:t>s</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58322B">
        <w:rPr>
          <w:rFonts w:cstheme="minorHAnsi"/>
          <w:lang w:val="en-US"/>
        </w:rPr>
        <w:t>W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58322B">
        <w:rPr>
          <w:rFonts w:cstheme="minorHAnsi"/>
          <w:lang w:val="en-US"/>
        </w:rPr>
        <w:t xml:space="preserve">, </w:t>
      </w:r>
      <w:r w:rsidR="00C20FC7">
        <w:rPr>
          <w:rFonts w:cstheme="minorHAnsi"/>
          <w:lang w:val="en-US"/>
        </w:rPr>
        <w:t>as a possible explanation for</w:t>
      </w:r>
      <w:r w:rsidR="003C380C">
        <w:rPr>
          <w:rFonts w:cstheme="minorHAnsi"/>
          <w:lang w:val="en-US"/>
        </w:rPr>
        <w:t xml:space="preserve"> </w:t>
      </w:r>
      <w:r w:rsidR="00E86439">
        <w:rPr>
          <w:rFonts w:cstheme="minorHAnsi"/>
          <w:lang w:val="en-US"/>
        </w:rPr>
        <w:t xml:space="preserve">the strong influence of </w:t>
      </w:r>
      <w:r w:rsidR="00E86439" w:rsidRPr="005954C0">
        <w:rPr>
          <w:rFonts w:cstheme="minorHAnsi"/>
          <w:lang w:val="en-US"/>
        </w:rPr>
        <w:t xml:space="preserve">snow manipulation experiments </w:t>
      </w:r>
      <w:r w:rsidR="00E86439">
        <w:rPr>
          <w:rFonts w:cstheme="minorHAnsi"/>
          <w:lang w:val="en-US"/>
        </w:rPr>
        <w:t xml:space="preserve">on </w:t>
      </w:r>
      <w:r w:rsidR="003C380C">
        <w:rPr>
          <w:rFonts w:cstheme="minorHAnsi"/>
          <w:lang w:val="en-US"/>
        </w:rPr>
        <w:t>p</w:t>
      </w:r>
      <w:r w:rsidR="003C380C" w:rsidRPr="005954C0">
        <w:rPr>
          <w:rFonts w:cstheme="minorHAnsi"/>
          <w:lang w:val="en-US"/>
        </w:rPr>
        <w:t>ost-winter germina</w:t>
      </w:r>
      <w:r w:rsidR="003C380C">
        <w:rPr>
          <w:rFonts w:cstheme="minorHAnsi"/>
          <w:lang w:val="en-US"/>
        </w:rPr>
        <w:t>tion</w:t>
      </w:r>
      <w:r w:rsidR="003C380C" w:rsidRPr="005954C0">
        <w:rPr>
          <w:rFonts w:cstheme="minorHAnsi"/>
          <w:lang w:val="en-US"/>
        </w:rPr>
        <w:t xml:space="preserve">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7336DB">
        <w:rPr>
          <w:rFonts w:eastAsia="Times New Roman" w:cstheme="minorHAnsi"/>
          <w:color w:val="000000"/>
          <w:lang w:eastAsia="ca-ES"/>
        </w:rPr>
        <w:t>enhancing</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308F6BBF"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E732E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 Alfaro, Fernandez-Pascual and Espinosa Del Alba, ClaraMarcenó, 2024)","plainTextFormattedCitation":"(Scherrer and Körner, 2011; Jiménez- Alfaro, Fernandez-Pascual and Espinosa Del Alba, ClaraMarcenó, 2024)","previouslyFormattedCitation":"(Scherrer and Körner, 2011; Jiménez- Alfaro, Fernandez-Pascual and Espinosa Del Alba, ClaraMarcenó,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E732E6" w:rsidRPr="00E732E6">
        <w:rPr>
          <w:rFonts w:eastAsia="Times New Roman" w:cstheme="minorHAnsi"/>
          <w:noProof/>
          <w:color w:val="000000"/>
          <w:lang w:eastAsia="ca-ES"/>
        </w:rPr>
        <w:t>(Scherrer and Körner, 2011; Jiménez- Alfaro, Fernandez-Pascual and Espinosa Del Alba, ClaraMarcenó,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p>
    <w:p w14:paraId="78E70876" w14:textId="38F93BEC"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and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xml:space="preserve">, with 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783EEDCC"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lastRenderedPageBreak/>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proofErr w:type="spellStart"/>
      <w:r w:rsidR="00065E40">
        <w:rPr>
          <w:rFonts w:cstheme="minorHAnsi"/>
        </w:rPr>
        <w:t>moslt</w:t>
      </w:r>
      <w:r w:rsidR="000C29B4">
        <w:rPr>
          <w:rFonts w:cstheme="minorHAnsi"/>
        </w:rPr>
        <w:t>y</w:t>
      </w:r>
      <w:proofErr w:type="spellEnd"/>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2288C015" w14:textId="77777777" w:rsidR="004A01BC" w:rsidRPr="009157C1" w:rsidRDefault="004A01BC" w:rsidP="004A01BC">
      <w:pPr>
        <w:spacing w:line="360" w:lineRule="auto"/>
        <w:jc w:val="both"/>
        <w:rPr>
          <w:rFonts w:cstheme="minorHAnsi"/>
        </w:rPr>
      </w:pPr>
      <w:r>
        <w:rPr>
          <w:rFonts w:cstheme="minorHAnsi"/>
          <w:noProof/>
          <w:lang w:val="ca-ES" w:eastAsia="ca-ES"/>
        </w:rPr>
        <w:drawing>
          <wp:inline distT="0" distB="0" distL="0" distR="0" wp14:anchorId="21B0BE3C" wp14:editId="147ECE0E">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4D15844D" w14:textId="17EDDE1F" w:rsidR="004A01BC" w:rsidRPr="004A01BC" w:rsidRDefault="004A01BC" w:rsidP="00CF67B3">
      <w:pPr>
        <w:pStyle w:val="Sinespaciado"/>
        <w:spacing w:line="360" w:lineRule="auto"/>
        <w:jc w:val="both"/>
      </w:pPr>
      <w:r w:rsidRPr="004A01BC">
        <w:rPr>
          <w:b/>
        </w:rPr>
        <w:t>Fig. 1</w:t>
      </w:r>
      <w:r w:rsidR="008245EC">
        <w:t xml:space="preserve"> </w:t>
      </w:r>
      <w:r w:rsidR="00CF67B3" w:rsidRPr="00CF67B3">
        <w:t xml:space="preserve">Study system description. (a) Map of the study sites in northwest Spain, within the Cantabrian Mountain and the location of our two systems: Mediterranean (yellow) and </w:t>
      </w:r>
      <w:r w:rsidR="00135A8E">
        <w:t>t</w:t>
      </w:r>
      <w:r w:rsidR="00CF67B3"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00CF67B3" w:rsidRPr="00CF67B3">
        <w:t>Geoprecision</w:t>
      </w:r>
      <w:proofErr w:type="spellEnd"/>
      <w:r w:rsidR="00CF67B3" w:rsidRPr="00CF67B3">
        <w:t xml:space="preserve"> datalogger used in the field. (d) Experimental temperature programs with weekly resolution, daily temperature ramps and monthly photoperiods to represent fellfield and snowbed </w:t>
      </w:r>
      <w:r w:rsidR="00D115C6">
        <w:t>conditions</w:t>
      </w:r>
      <w:r w:rsidR="00CF67B3" w:rsidRPr="00CF67B3">
        <w:t xml:space="preserve"> in laboratory incubators. Both incubators were configured based on real field data showed in C.</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lastRenderedPageBreak/>
        <w:t xml:space="preserve">Seed sampling </w:t>
      </w:r>
    </w:p>
    <w:p w14:paraId="7B07F1E1" w14:textId="1CB4FCBB"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w:t>
      </w:r>
      <w:r w:rsidR="00125B19">
        <w:rPr>
          <w:rFonts w:eastAsia="Times New Roman" w:cstheme="minorHAnsi"/>
          <w:color w:val="000000"/>
          <w:lang w:eastAsia="ca-ES"/>
        </w:rPr>
        <w:t xml:space="preserve"> from local populations</w:t>
      </w:r>
      <w:r w:rsidRPr="00F95F23">
        <w:rPr>
          <w:rFonts w:eastAsia="Times New Roman" w:cstheme="minorHAnsi"/>
          <w:color w:val="000000"/>
          <w:lang w:eastAsia="ca-ES"/>
        </w:rPr>
        <w:t xml:space="preserve">.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39AD8DFC"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w:t>
      </w:r>
      <w:r w:rsidR="004C3C72">
        <w:t xml:space="preserve">long </w:t>
      </w:r>
      <w:r w:rsidRPr="500F0B95">
        <w:t xml:space="preserve">temperature data series collected in the 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Pr="500F0B95">
        <w:t xml:space="preserv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w:t>
      </w:r>
      <w:r w:rsidRPr="500F0B95">
        <w:lastRenderedPageBreak/>
        <w:t xml:space="preserve">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3D21992B"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69F719C7"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378E4C2F" w14:textId="6B6F2299" w:rsidR="00684B6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lastRenderedPageBreak/>
        <w:t>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0746217D" w14:textId="77777777" w:rsidR="009E6ED4" w:rsidRPr="00F95F23" w:rsidRDefault="009E6ED4" w:rsidP="00537438">
      <w:pPr>
        <w:spacing w:line="36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9E6ED4" w:rsidRPr="00F95F23" w14:paraId="5ABB80DB" w14:textId="77777777" w:rsidTr="006F5EF5">
        <w:trPr>
          <w:trHeight w:val="539"/>
        </w:trPr>
        <w:tc>
          <w:tcPr>
            <w:tcW w:w="1696" w:type="dxa"/>
          </w:tcPr>
          <w:p w14:paraId="287F6C90" w14:textId="77777777" w:rsidR="009E6ED4" w:rsidRPr="00F95F23" w:rsidRDefault="009E6ED4" w:rsidP="006F5EF5">
            <w:pPr>
              <w:jc w:val="both"/>
            </w:pPr>
          </w:p>
        </w:tc>
        <w:tc>
          <w:tcPr>
            <w:tcW w:w="3119" w:type="dxa"/>
          </w:tcPr>
          <w:p w14:paraId="3B7493F9" w14:textId="77777777" w:rsidR="009E6ED4" w:rsidRPr="00F95F23" w:rsidRDefault="009E6ED4" w:rsidP="006F5EF5">
            <w:pPr>
              <w:jc w:val="both"/>
            </w:pPr>
            <w:r w:rsidRPr="00F95F23">
              <w:t>Description</w:t>
            </w:r>
          </w:p>
        </w:tc>
        <w:tc>
          <w:tcPr>
            <w:tcW w:w="3669" w:type="dxa"/>
          </w:tcPr>
          <w:p w14:paraId="025D9220" w14:textId="77777777" w:rsidR="009E6ED4" w:rsidRPr="00F95F23" w:rsidRDefault="009E6ED4" w:rsidP="006F5EF5">
            <w:pPr>
              <w:jc w:val="both"/>
            </w:pPr>
            <w:r w:rsidRPr="00F95F23">
              <w:t>Ecological significance</w:t>
            </w:r>
          </w:p>
        </w:tc>
      </w:tr>
      <w:tr w:rsidR="009E6ED4" w:rsidRPr="00F95F23" w14:paraId="2D2D24D8" w14:textId="77777777" w:rsidTr="006F5EF5">
        <w:trPr>
          <w:trHeight w:val="581"/>
        </w:trPr>
        <w:tc>
          <w:tcPr>
            <w:tcW w:w="1696" w:type="dxa"/>
          </w:tcPr>
          <w:p w14:paraId="664B4A58" w14:textId="77777777" w:rsidR="009E6ED4" w:rsidRPr="00F95F23" w:rsidRDefault="009E6ED4" w:rsidP="006F5EF5">
            <w:pPr>
              <w:jc w:val="both"/>
            </w:pPr>
            <w:r w:rsidRPr="00F95F23">
              <w:t xml:space="preserve">Autumn germination </w:t>
            </w:r>
          </w:p>
        </w:tc>
        <w:tc>
          <w:tcPr>
            <w:tcW w:w="3119" w:type="dxa"/>
          </w:tcPr>
          <w:p w14:paraId="716FFB51" w14:textId="77777777" w:rsidR="009E6ED4" w:rsidRPr="00F95F23" w:rsidRDefault="009E6ED4" w:rsidP="006F5EF5">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70093B19" w14:textId="77777777" w:rsidR="009E6ED4" w:rsidRPr="00F95F23" w:rsidRDefault="009E6ED4" w:rsidP="006F5EF5">
            <w:pPr>
              <w:jc w:val="both"/>
            </w:pPr>
            <w:r w:rsidRPr="00F95F23">
              <w:t>Germination without cold stratification requirement. Seeds germinate fast and seedlings can develop before winter.</w:t>
            </w:r>
          </w:p>
        </w:tc>
      </w:tr>
      <w:tr w:rsidR="009E6ED4" w:rsidRPr="00F95F23" w14:paraId="3598C701" w14:textId="77777777" w:rsidTr="006F5EF5">
        <w:trPr>
          <w:trHeight w:val="791"/>
        </w:trPr>
        <w:tc>
          <w:tcPr>
            <w:tcW w:w="1696" w:type="dxa"/>
          </w:tcPr>
          <w:p w14:paraId="37EB4890" w14:textId="77777777" w:rsidR="009E6ED4" w:rsidRPr="00F95F23" w:rsidRDefault="009E6ED4" w:rsidP="006F5EF5">
            <w:pPr>
              <w:jc w:val="both"/>
            </w:pPr>
            <w:r w:rsidRPr="00F95F23">
              <w:t>Winter germination</w:t>
            </w:r>
          </w:p>
        </w:tc>
        <w:tc>
          <w:tcPr>
            <w:tcW w:w="3119" w:type="dxa"/>
          </w:tcPr>
          <w:p w14:paraId="584B8AD6" w14:textId="77777777" w:rsidR="009E6ED4" w:rsidRPr="00F95F23" w:rsidRDefault="009E6ED4" w:rsidP="006F5EF5">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651A1B5E" w14:textId="77777777" w:rsidR="009E6ED4" w:rsidRPr="00F95F23" w:rsidRDefault="009E6ED4" w:rsidP="006F5EF5">
            <w:pPr>
              <w:jc w:val="both"/>
            </w:pPr>
            <w:r w:rsidRPr="00F95F23">
              <w:t>Germination of species able to germinate under snow-like conditions (zero degrees and darkness). Maximizes ability of taking advantage of water available during.</w:t>
            </w:r>
          </w:p>
        </w:tc>
      </w:tr>
      <w:tr w:rsidR="009E6ED4" w:rsidRPr="00F95F23" w14:paraId="323A0ABB" w14:textId="77777777" w:rsidTr="006F5EF5">
        <w:trPr>
          <w:trHeight w:val="791"/>
        </w:trPr>
        <w:tc>
          <w:tcPr>
            <w:tcW w:w="1696" w:type="dxa"/>
          </w:tcPr>
          <w:p w14:paraId="411753BF" w14:textId="77777777" w:rsidR="009E6ED4" w:rsidRPr="00F95F23" w:rsidRDefault="009E6ED4" w:rsidP="006F5EF5">
            <w:pPr>
              <w:jc w:val="both"/>
            </w:pPr>
            <w:r w:rsidRPr="00F95F23">
              <w:t xml:space="preserve">Spring germination </w:t>
            </w:r>
          </w:p>
        </w:tc>
        <w:tc>
          <w:tcPr>
            <w:tcW w:w="3119" w:type="dxa"/>
          </w:tcPr>
          <w:p w14:paraId="36F48CD2" w14:textId="77777777" w:rsidR="009E6ED4" w:rsidRPr="00F95F23" w:rsidRDefault="009E6ED4" w:rsidP="006F5EF5">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5ECB243C" w14:textId="77777777" w:rsidR="009E6ED4" w:rsidRPr="00F95F23" w:rsidRDefault="009E6ED4" w:rsidP="006F5EF5">
            <w:pPr>
              <w:jc w:val="both"/>
            </w:pPr>
            <w:r w:rsidRPr="00F95F23">
              <w:t>Germination with cold stratification requirement but no need for high temperatures. Rapid onset of germination following snowmelt.</w:t>
            </w:r>
          </w:p>
        </w:tc>
      </w:tr>
      <w:tr w:rsidR="009E6ED4" w:rsidRPr="00F95F23" w14:paraId="3C0965E8" w14:textId="77777777" w:rsidTr="006F5EF5">
        <w:trPr>
          <w:trHeight w:val="602"/>
        </w:trPr>
        <w:tc>
          <w:tcPr>
            <w:tcW w:w="1696" w:type="dxa"/>
          </w:tcPr>
          <w:p w14:paraId="77BA8837" w14:textId="77777777" w:rsidR="009E6ED4" w:rsidRPr="00F95F23" w:rsidRDefault="009E6ED4" w:rsidP="006F5EF5">
            <w:pPr>
              <w:jc w:val="both"/>
            </w:pPr>
            <w:r w:rsidRPr="00F95F23">
              <w:t xml:space="preserve">Summer germination </w:t>
            </w:r>
          </w:p>
        </w:tc>
        <w:tc>
          <w:tcPr>
            <w:tcW w:w="3119" w:type="dxa"/>
          </w:tcPr>
          <w:p w14:paraId="4A088F7B" w14:textId="77777777" w:rsidR="009E6ED4" w:rsidRPr="00F95F23" w:rsidRDefault="009E6ED4" w:rsidP="006F5EF5">
            <w:pPr>
              <w:jc w:val="both"/>
            </w:pPr>
            <w:r w:rsidRPr="00F95F23">
              <w:t>Germination at mid-September relative to spring.</w:t>
            </w:r>
          </w:p>
        </w:tc>
        <w:tc>
          <w:tcPr>
            <w:tcW w:w="3669" w:type="dxa"/>
          </w:tcPr>
          <w:p w14:paraId="457531EF" w14:textId="77777777" w:rsidR="009E6ED4" w:rsidRPr="00F95F23" w:rsidRDefault="009E6ED4" w:rsidP="006F5EF5">
            <w:pPr>
              <w:jc w:val="both"/>
            </w:pPr>
            <w:r w:rsidRPr="00F95F23">
              <w:t>Germination of species with cold stratification and warm cued germination. Germination delayed until late growing season.</w:t>
            </w:r>
          </w:p>
        </w:tc>
      </w:tr>
      <w:tr w:rsidR="009E6ED4" w:rsidRPr="00F95F23" w14:paraId="0A8D041D" w14:textId="77777777" w:rsidTr="006F5EF5">
        <w:trPr>
          <w:trHeight w:val="602"/>
        </w:trPr>
        <w:tc>
          <w:tcPr>
            <w:tcW w:w="1696" w:type="dxa"/>
          </w:tcPr>
          <w:p w14:paraId="4F974514" w14:textId="77777777" w:rsidR="009E6ED4" w:rsidRPr="00F95F23" w:rsidRDefault="009E6ED4" w:rsidP="006F5EF5">
            <w:pPr>
              <w:jc w:val="both"/>
            </w:pPr>
            <w:r w:rsidRPr="00F95F23">
              <w:t>Total germination</w:t>
            </w:r>
          </w:p>
        </w:tc>
        <w:tc>
          <w:tcPr>
            <w:tcW w:w="3119" w:type="dxa"/>
          </w:tcPr>
          <w:p w14:paraId="7941FB43" w14:textId="77777777" w:rsidR="009E6ED4" w:rsidRPr="00F95F23" w:rsidRDefault="009E6ED4" w:rsidP="006F5EF5">
            <w:pPr>
              <w:jc w:val="both"/>
            </w:pPr>
            <w:r w:rsidRPr="00F95F23">
              <w:t>Total amount of seeds germinated at the end of the experiment.</w:t>
            </w:r>
          </w:p>
        </w:tc>
        <w:tc>
          <w:tcPr>
            <w:tcW w:w="3669" w:type="dxa"/>
          </w:tcPr>
          <w:p w14:paraId="735121DD" w14:textId="77777777" w:rsidR="009E6ED4" w:rsidRPr="00F95F23" w:rsidRDefault="009E6ED4" w:rsidP="006F5EF5">
            <w:pPr>
              <w:jc w:val="both"/>
            </w:pPr>
            <w:r w:rsidRPr="00F95F23">
              <w:t>Higher total germination means high potential of regeneration by seeds within the year after dispersal. Low values could potentially indicate a higher bet for long-term soil seed bank.</w:t>
            </w:r>
          </w:p>
        </w:tc>
      </w:tr>
      <w:tr w:rsidR="009E6ED4" w:rsidRPr="00F95F23" w14:paraId="58FCDFD3" w14:textId="77777777" w:rsidTr="006F5EF5">
        <w:trPr>
          <w:trHeight w:val="729"/>
        </w:trPr>
        <w:tc>
          <w:tcPr>
            <w:tcW w:w="1696" w:type="dxa"/>
          </w:tcPr>
          <w:p w14:paraId="5EE38481" w14:textId="77777777" w:rsidR="009E6ED4" w:rsidRPr="00F95F23" w:rsidRDefault="009E6ED4" w:rsidP="006F5EF5">
            <w:r w:rsidRPr="00F95F23">
              <w:t xml:space="preserve">t50 </w:t>
            </w:r>
          </w:p>
        </w:tc>
        <w:tc>
          <w:tcPr>
            <w:tcW w:w="3119" w:type="dxa"/>
          </w:tcPr>
          <w:p w14:paraId="595F3D00" w14:textId="77777777" w:rsidR="009E6ED4" w:rsidRPr="00F95F23" w:rsidRDefault="009E6ED4" w:rsidP="006F5EF5">
            <w:pPr>
              <w:jc w:val="both"/>
            </w:pPr>
            <w:r w:rsidRPr="00F95F23">
              <w:t>Time to reach 50% germination. Species under 50% germination were excluded from analysis (N = 68 seed lots).</w:t>
            </w:r>
          </w:p>
        </w:tc>
        <w:tc>
          <w:tcPr>
            <w:tcW w:w="3669" w:type="dxa"/>
          </w:tcPr>
          <w:p w14:paraId="35B417AC" w14:textId="77777777" w:rsidR="009E6ED4" w:rsidRPr="00F95F23" w:rsidRDefault="009E6ED4" w:rsidP="006F5EF5">
            <w:pPr>
              <w:jc w:val="both"/>
            </w:pPr>
            <w:r w:rsidRPr="00F95F23">
              <w:t>Precocious vs. delayed germination along the year. Higher values indicate that germination tends to occur later in the year.</w:t>
            </w:r>
          </w:p>
        </w:tc>
      </w:tr>
      <w:tr w:rsidR="009E6ED4" w:rsidRPr="00F95F23" w14:paraId="6B4CE1C7" w14:textId="77777777" w:rsidTr="006F5EF5">
        <w:trPr>
          <w:trHeight w:val="134"/>
        </w:trPr>
        <w:tc>
          <w:tcPr>
            <w:tcW w:w="1696" w:type="dxa"/>
          </w:tcPr>
          <w:p w14:paraId="78238049" w14:textId="77777777" w:rsidR="009E6ED4" w:rsidRPr="00F95F23" w:rsidRDefault="009E6ED4" w:rsidP="006F5EF5">
            <w:pPr>
              <w:jc w:val="both"/>
            </w:pPr>
            <w:r w:rsidRPr="00F95F23">
              <w:lastRenderedPageBreak/>
              <w:t>Environmental heat sum (EHS)</w:t>
            </w:r>
          </w:p>
        </w:tc>
        <w:tc>
          <w:tcPr>
            <w:tcW w:w="3119" w:type="dxa"/>
          </w:tcPr>
          <w:p w14:paraId="04FD5A2C" w14:textId="77777777" w:rsidR="009E6ED4" w:rsidRPr="00F95F23" w:rsidRDefault="009E6ED4" w:rsidP="006F5EF5">
            <w:pPr>
              <w:jc w:val="both"/>
            </w:pPr>
            <w:r w:rsidRPr="00F95F23">
              <w:t>Sum of degrees (T mean) needed to reach T50. Species under 50% germination were excluded from analysis (N = 68 seed lots).</w:t>
            </w:r>
          </w:p>
        </w:tc>
        <w:tc>
          <w:tcPr>
            <w:tcW w:w="3669" w:type="dxa"/>
          </w:tcPr>
          <w:p w14:paraId="067901F6" w14:textId="77777777" w:rsidR="009E6ED4" w:rsidRPr="00F95F23" w:rsidRDefault="009E6ED4" w:rsidP="006F5EF5">
            <w:pPr>
              <w:jc w:val="both"/>
            </w:pPr>
            <w:r w:rsidRPr="00F95F23">
              <w:t>Physiological threshold to accumulate heat before germination. A species and individual trait, it should be independent of the incubator.</w:t>
            </w:r>
          </w:p>
        </w:tc>
      </w:tr>
    </w:tbl>
    <w:p w14:paraId="535636C7" w14:textId="77777777" w:rsidR="009E6ED4" w:rsidRDefault="009E6ED4" w:rsidP="003202FF">
      <w:pPr>
        <w:shd w:val="clear" w:color="auto" w:fill="FFFFFF"/>
        <w:spacing w:line="360" w:lineRule="auto"/>
        <w:jc w:val="both"/>
        <w:textAlignment w:val="baseline"/>
        <w:rPr>
          <w:rFonts w:eastAsia="Times New Roman" w:cstheme="minorHAnsi"/>
          <w:color w:val="000000"/>
          <w:lang w:eastAsia="ca-ES"/>
        </w:rPr>
      </w:pP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45BE020"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945DAC">
        <w:rPr>
          <w:rFonts w:cstheme="minorHAnsi"/>
        </w:rPr>
        <w:t xml:space="preserve">seed </w:t>
      </w:r>
      <w:r>
        <w:rPr>
          <w:rFonts w:cstheme="minorHAnsi"/>
        </w:rPr>
        <w:t xml:space="preserve">sowing </w:t>
      </w:r>
      <w:r w:rsidR="00945DAC">
        <w:rPr>
          <w:rFonts w:cstheme="minorHAnsi"/>
        </w:rPr>
        <w:t>in the field</w:t>
      </w:r>
      <w:r>
        <w:rPr>
          <w:rFonts w:cstheme="minorHAnsi"/>
        </w:rPr>
        <w:t xml:space="preserve"> for monitoring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EA27F6A"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lastRenderedPageBreak/>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4ECE9B93"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6D55C1EB" w:rsidRPr="500F0B95">
        <w:t xml:space="preserve">a majority of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03187422" w14:textId="77777777" w:rsidR="004A01BC" w:rsidRPr="00F95F23" w:rsidRDefault="004A01BC" w:rsidP="004A01BC">
      <w:pPr>
        <w:spacing w:after="120" w:line="240" w:lineRule="auto"/>
        <w:jc w:val="both"/>
        <w:rPr>
          <w:rFonts w:cstheme="minorHAnsi"/>
        </w:rPr>
      </w:pPr>
      <w:r>
        <w:rPr>
          <w:rFonts w:cstheme="minorHAnsi"/>
          <w:noProof/>
          <w:lang w:val="ca-ES" w:eastAsia="ca-ES"/>
        </w:rPr>
        <w:lastRenderedPageBreak/>
        <w:drawing>
          <wp:inline distT="0" distB="0" distL="0" distR="0" wp14:anchorId="5C2BF12D" wp14:editId="1CD0275D">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0F4255FC" w14:textId="189E6F93" w:rsidR="00CF67B3" w:rsidRDefault="00CF67B3" w:rsidP="00CF67B3">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sidR="003C4040">
        <w:rPr>
          <w:rFonts w:cstheme="minorHAnsi"/>
          <w:bCs/>
        </w:rPr>
        <w:t xml:space="preserve">and blue </w:t>
      </w:r>
      <w:r w:rsidRPr="00CF67B3">
        <w:rPr>
          <w:rFonts w:cstheme="minorHAnsi"/>
          <w:bCs/>
        </w:rPr>
        <w:t>curve</w:t>
      </w:r>
      <w:r w:rsidR="003C4040">
        <w:rPr>
          <w:rFonts w:cstheme="minorHAnsi"/>
          <w:bCs/>
        </w:rPr>
        <w:t>s</w:t>
      </w:r>
      <w:r w:rsidRPr="00CF67B3">
        <w:rPr>
          <w:rFonts w:cstheme="minorHAnsi"/>
          <w:bCs/>
        </w:rPr>
        <w:t xml:space="preserve"> represent germination proportion in </w:t>
      </w:r>
      <w:r w:rsidR="003C4040">
        <w:rPr>
          <w:rFonts w:cstheme="minorHAnsi"/>
          <w:bCs/>
        </w:rPr>
        <w:t xml:space="preserve">the </w:t>
      </w:r>
      <w:r w:rsidRPr="00CF67B3">
        <w:rPr>
          <w:rFonts w:cstheme="minorHAnsi"/>
          <w:bCs/>
        </w:rPr>
        <w:t xml:space="preserve">fellfield and snowbed </w:t>
      </w:r>
      <w:r w:rsidR="00D115C6">
        <w:rPr>
          <w:rFonts w:cstheme="minorHAnsi"/>
          <w:bCs/>
        </w:rPr>
        <w:t>conditions</w:t>
      </w:r>
      <w:r w:rsidR="003C4040">
        <w:rPr>
          <w:rFonts w:cstheme="minorHAnsi"/>
          <w:bCs/>
        </w:rPr>
        <w:t>,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14A718A8" w14:textId="7EE9613C" w:rsidR="007E7DD1" w:rsidRDefault="66ABA5AD" w:rsidP="00CF67B3">
      <w:pPr>
        <w:spacing w:line="360" w:lineRule="auto"/>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2780F933" w14:textId="77777777" w:rsidR="004A01BC" w:rsidRDefault="004A01BC" w:rsidP="004A01BC">
      <w:pPr>
        <w:spacing w:line="360" w:lineRule="auto"/>
        <w:jc w:val="both"/>
        <w:rPr>
          <w:rFonts w:cstheme="minorHAnsi"/>
        </w:rPr>
      </w:pPr>
      <w:r>
        <w:rPr>
          <w:rFonts w:cstheme="minorHAnsi"/>
          <w:noProof/>
          <w:lang w:val="ca-ES" w:eastAsia="ca-ES"/>
        </w:rPr>
        <w:drawing>
          <wp:inline distT="0" distB="0" distL="0" distR="0" wp14:anchorId="7EA416F7" wp14:editId="7811F890">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1598B293" w14:textId="2C7579CD" w:rsidR="00CF67B3" w:rsidRPr="00F95F23" w:rsidRDefault="00CF67B3" w:rsidP="004A01BC">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sidR="00BF7866">
        <w:rPr>
          <w:rFonts w:cstheme="minorHAnsi"/>
        </w:rPr>
        <w:t xml:space="preserve">the </w:t>
      </w:r>
      <w:r w:rsidRPr="00CF67B3">
        <w:rPr>
          <w:rFonts w:cstheme="minorHAnsi"/>
        </w:rPr>
        <w:t xml:space="preserve">representation of the germination </w:t>
      </w:r>
      <w:r w:rsidR="00BF7866">
        <w:rPr>
          <w:rFonts w:cstheme="minorHAnsi"/>
        </w:rPr>
        <w:t>shifts</w:t>
      </w:r>
      <w:r w:rsidRPr="00CF67B3">
        <w:rPr>
          <w:rFonts w:cstheme="minorHAnsi"/>
        </w:rPr>
        <w:t xml:space="preserve"> for each system. (b) Phylogenetical tree with each species calculated germination shift. Orange bars represent </w:t>
      </w:r>
      <w:r w:rsidR="00BF7866">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sidR="00BF7866">
        <w:rPr>
          <w:rFonts w:cstheme="minorHAnsi"/>
        </w:rPr>
        <w:t xml:space="preserve">and </w:t>
      </w:r>
      <w:r w:rsidRPr="00CF67B3">
        <w:rPr>
          <w:rFonts w:cstheme="minorHAnsi"/>
        </w:rPr>
        <w:t xml:space="preserve">blue bars represent </w:t>
      </w:r>
      <w:r w:rsidR="00BF7866">
        <w:rPr>
          <w:rFonts w:cstheme="minorHAnsi"/>
        </w:rPr>
        <w:t xml:space="preserve">the </w:t>
      </w:r>
      <w:r w:rsidRPr="00CF67B3">
        <w:rPr>
          <w:rFonts w:cstheme="minorHAnsi"/>
        </w:rPr>
        <w:t>germination shift towards late season (higher germination in snowbed incubator in comparison to fellfield incubator).</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8A18EFC"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4E9C4681"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00A7EE8C" w14:textId="77777777" w:rsidR="004A01BC" w:rsidRPr="00F95F23" w:rsidRDefault="004A01BC" w:rsidP="004A01BC">
      <w:pPr>
        <w:spacing w:line="360" w:lineRule="auto"/>
        <w:jc w:val="both"/>
        <w:rPr>
          <w:rFonts w:cstheme="minorHAnsi"/>
        </w:rPr>
      </w:pPr>
      <w:r>
        <w:rPr>
          <w:rFonts w:cstheme="minorHAnsi"/>
          <w:noProof/>
          <w:lang w:val="ca-ES" w:eastAsia="ca-ES"/>
        </w:rPr>
        <w:lastRenderedPageBreak/>
        <w:drawing>
          <wp:inline distT="0" distB="0" distL="0" distR="0" wp14:anchorId="075AC1AD" wp14:editId="476D1180">
            <wp:extent cx="5263023" cy="3439160"/>
            <wp:effectExtent l="0" t="0" r="0" b="889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264197" cy="3439927"/>
                    </a:xfrm>
                    <a:prstGeom prst="rect">
                      <a:avLst/>
                    </a:prstGeom>
                  </pic:spPr>
                </pic:pic>
              </a:graphicData>
            </a:graphic>
          </wp:inline>
        </w:drawing>
      </w:r>
    </w:p>
    <w:p w14:paraId="7F158AB8" w14:textId="72021347" w:rsidR="004A01BC" w:rsidRDefault="00CF67B3" w:rsidP="004A01BC">
      <w:pPr>
        <w:spacing w:line="360" w:lineRule="auto"/>
        <w:jc w:val="both"/>
      </w:pPr>
      <w:r w:rsidRPr="00CF67B3">
        <w:rPr>
          <w:b/>
        </w:rPr>
        <w:t>Fig. 4</w:t>
      </w:r>
      <w:r w:rsidRPr="00CF67B3">
        <w:t xml:space="preserve"> Germination phenology traits responses for both incubators in each </w:t>
      </w:r>
      <w:r w:rsidR="0048078B">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rsidR="0048078B">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rsidR="0048078B">
        <w:t xml:space="preserve">the </w:t>
      </w:r>
      <w:r w:rsidRPr="00CF67B3">
        <w:t xml:space="preserve">y-axis. Error bars in germination phenology traits autumn, winter, spring, summer and total are binomial </w:t>
      </w:r>
      <w:r w:rsidR="0048078B">
        <w:t>confidence</w:t>
      </w:r>
      <w:r w:rsidRPr="00CF67B3">
        <w:t xml:space="preserve"> intervals. Error bars in T50 and EHS are gaussian </w:t>
      </w:r>
      <w:r w:rsidR="0048078B">
        <w:t>confidence</w:t>
      </w:r>
      <w:r w:rsidRPr="00CF67B3">
        <w:t xml:space="preserve"> intervals.</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19A2C207"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ir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3C7EB11C" w14:textId="77777777" w:rsidR="004A01BC" w:rsidRDefault="004A01BC" w:rsidP="004A01BC">
      <w:pPr>
        <w:rPr>
          <w:rFonts w:cstheme="minorHAnsi"/>
        </w:rPr>
      </w:pPr>
      <w:r>
        <w:rPr>
          <w:rFonts w:cstheme="minorHAnsi"/>
          <w:noProof/>
          <w:lang w:val="ca-ES" w:eastAsia="ca-ES"/>
        </w:rPr>
        <w:lastRenderedPageBreak/>
        <w:drawing>
          <wp:inline distT="0" distB="0" distL="0" distR="0" wp14:anchorId="635D6380" wp14:editId="10BF07A9">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49F0BC7F" w14:textId="5BD892A2" w:rsidR="00CF67B3" w:rsidRPr="00F95F23" w:rsidRDefault="00CF67B3" w:rsidP="00CF67B3">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sidR="00064A29">
        <w:rPr>
          <w:rFonts w:cstheme="minorHAnsi"/>
        </w:rPr>
        <w:t>early season</w:t>
      </w:r>
      <w:r w:rsidRPr="00CF67B3">
        <w:rPr>
          <w:rFonts w:cstheme="minorHAnsi"/>
        </w:rPr>
        <w:t xml:space="preserve"> vs </w:t>
      </w:r>
      <w:r w:rsidR="00064A29">
        <w:rPr>
          <w:rFonts w:cstheme="minorHAnsi"/>
        </w:rPr>
        <w:t>late season</w:t>
      </w:r>
      <w:r w:rsidRPr="00CF67B3">
        <w:rPr>
          <w:rFonts w:cstheme="minorHAnsi"/>
        </w:rPr>
        <w:t>).</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0A5A16C4"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r w:rsidR="006F70E4" w:rsidRPr="00F95F23">
        <w:rPr>
          <w:rFonts w:cstheme="minorHAnsi"/>
        </w:rPr>
        <w:t xml:space="preserve">mirroring </w:t>
      </w:r>
      <w:r w:rsidR="006F70E4">
        <w:rPr>
          <w:rFonts w:cstheme="minorHAnsi"/>
        </w:rPr>
        <w:t>exposed</w:t>
      </w:r>
      <w:r w:rsidR="009F1A07">
        <w:rPr>
          <w:rFonts w:cstheme="minorHAnsi"/>
        </w:rPr>
        <w:t xml:space="preserve"> </w:t>
      </w:r>
      <w:r w:rsidR="005A202F" w:rsidRPr="00F95F23">
        <w:rPr>
          <w:rFonts w:cstheme="minorHAnsi"/>
        </w:rPr>
        <w:t>edges)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proofErr w:type="spellStart"/>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Rosbakh</w:t>
      </w:r>
      <w:proofErr w:type="spellEnd"/>
      <w:r w:rsidR="00054586" w:rsidRPr="00054586">
        <w:rPr>
          <w:rFonts w:cstheme="minorHAnsi"/>
          <w:noProof/>
        </w:rPr>
        <w:t xml:space="preserve">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xml:space="preserve">. </w:t>
      </w:r>
      <w:r w:rsidR="00A75781">
        <w:rPr>
          <w:rFonts w:eastAsia="Times New Roman" w:cstheme="minorHAnsi"/>
          <w:color w:val="000000"/>
          <w:lang w:eastAsia="ca-ES"/>
        </w:rPr>
        <w:t>These</w:t>
      </w:r>
      <w:r w:rsidR="00A75781" w:rsidRPr="00F95F23">
        <w:rPr>
          <w:rFonts w:eastAsia="Times New Roman" w:cstheme="minorHAnsi"/>
          <w:color w:val="000000"/>
          <w:lang w:eastAsia="ca-ES"/>
        </w:rPr>
        <w:t xml:space="preserve"> </w:t>
      </w:r>
      <w:r w:rsidR="00242164" w:rsidRPr="00F95F23">
        <w:rPr>
          <w:rFonts w:eastAsia="Times New Roman" w:cstheme="minorHAnsi"/>
          <w:color w:val="000000"/>
          <w:lang w:eastAsia="ca-ES"/>
        </w:rPr>
        <w:t>differences</w:t>
      </w:r>
      <w:r w:rsidR="004256EC" w:rsidRPr="00F95F23">
        <w:rPr>
          <w:rFonts w:eastAsia="Times New Roman" w:cstheme="minorHAnsi"/>
          <w:color w:val="000000"/>
          <w:lang w:eastAsia="ca-ES"/>
        </w:rPr>
        <w:t xml:space="preserve"> </w:t>
      </w:r>
      <w:r w:rsidR="00A75781">
        <w:rPr>
          <w:rFonts w:eastAsia="Times New Roman" w:cstheme="minorHAnsi"/>
          <w:color w:val="000000"/>
          <w:lang w:eastAsia="ca-ES"/>
        </w:rPr>
        <w:t>result 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 xml:space="preserve">fecundity fitness </w:t>
      </w:r>
      <w:r w:rsidR="00B20274" w:rsidRPr="00F95F23">
        <w:rPr>
          <w:rFonts w:eastAsia="Times New Roman" w:cstheme="minorHAnsi"/>
          <w:color w:val="000000"/>
          <w:lang w:eastAsia="ca-ES"/>
        </w:rPr>
        <w:lastRenderedPageBreak/>
        <w:t>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42C122AC"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 xml:space="preserve">provid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32A0E2AB"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83643A" w:rsidRPr="00F95F23">
        <w:rPr>
          <w:rFonts w:eastAsia="Times New Roman" w:cstheme="minorHAnsi"/>
          <w:color w:val="000000"/>
          <w:lang w:eastAsia="ca-ES"/>
        </w:rPr>
        <w:t xml:space="preserve">seed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C60FB8">
        <w:rPr>
          <w:rFonts w:eastAsia="Times New Roman" w:cstheme="minorHAnsi"/>
          <w:color w:val="000000"/>
          <w:lang w:eastAsia="ca-ES"/>
        </w:rPr>
        <w:t xml:space="preserve"> corresponding to species with those requirements</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6B1AC2">
        <w:rPr>
          <w:rFonts w:eastAsia="Times New Roman" w:cstheme="minorHAnsi"/>
          <w:color w:val="000000"/>
          <w:lang w:eastAsia="ca-ES"/>
        </w:rPr>
        <w:t>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649BB8B2"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472075">
        <w:rPr>
          <w:rFonts w:eastAsia="Times New Roman" w:cstheme="minorHAnsi"/>
          <w:color w:val="000000"/>
          <w:lang w:eastAsia="ca-ES"/>
        </w:rPr>
        <w:t>For example, o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CC0E00D"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35600F0"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hyperlink r:id="rId15"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A9E18A"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9CD8286"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seed germination timing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ic variation</w:t>
      </w:r>
      <w:r w:rsidR="00F0308C">
        <w:rPr>
          <w:lang w:eastAsia="ca-ES"/>
        </w:rPr>
        <w:t>,</w:t>
      </w:r>
      <w:r w:rsidR="00346346">
        <w:rPr>
          <w:lang w:eastAsia="ca-ES"/>
        </w:rPr>
        <w:t xml:space="preserve"> </w:t>
      </w:r>
      <w:r w:rsidR="00BA60FF">
        <w:rPr>
          <w:lang w:eastAsia="ca-ES"/>
        </w:rPr>
        <w:t xml:space="preserve">with </w:t>
      </w:r>
      <w:r w:rsidR="00026B25">
        <w:rPr>
          <w:lang w:eastAsia="ca-ES"/>
        </w:rPr>
        <w:t xml:space="preserve">potential </w:t>
      </w:r>
      <w:r w:rsidR="00BA60FF">
        <w:rPr>
          <w:lang w:eastAsia="ca-ES"/>
        </w:rPr>
        <w:t>strong implications in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between 60 and 45 days on average, with disrupting </w:t>
      </w:r>
      <w:r w:rsidR="00EE7E28">
        <w:rPr>
          <w:lang w:eastAsia="ca-ES"/>
        </w:rPr>
        <w:t xml:space="preserve">effects on </w:t>
      </w:r>
      <w:r w:rsidR="00F17CD1">
        <w:rPr>
          <w:lang w:eastAsia="ca-ES"/>
        </w:rPr>
        <w:t>cold-adapted</w:t>
      </w:r>
      <w:r w:rsidR="00EE7E28">
        <w:rPr>
          <w:lang w:eastAsia="ca-ES"/>
        </w:rPr>
        <w:t xml:space="preserve"> 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w:t>
      </w:r>
      <w:r w:rsidR="00026B25">
        <w:rPr>
          <w:lang w:eastAsia="ca-ES"/>
        </w:rPr>
        <w:lastRenderedPageBreak/>
        <w:t xml:space="preserve">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seed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of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52476137" w14:textId="23A0CE5A" w:rsidR="00B656F7" w:rsidRDefault="00035701" w:rsidP="00023986">
      <w:pPr>
        <w:pStyle w:val="Ttulo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591E37F1" w:rsidR="007C43D2" w:rsidRPr="00F95F23" w:rsidRDefault="005E2C9A" w:rsidP="00023986">
      <w:pPr>
        <w:spacing w:line="360" w:lineRule="auto"/>
        <w:rPr>
          <w:lang w:eastAsia="ca-ES"/>
        </w:rPr>
      </w:pPr>
      <w:r>
        <w:rPr>
          <w:lang w:eastAsia="ca-ES"/>
        </w:rPr>
        <w:t>BJA designed the</w:t>
      </w:r>
      <w:r w:rsidR="0039436C">
        <w:rPr>
          <w:lang w:eastAsia="ca-ES"/>
        </w:rPr>
        <w:t xml:space="preserve"> </w:t>
      </w:r>
      <w:r>
        <w:rPr>
          <w:lang w:eastAsia="ca-ES"/>
        </w:rPr>
        <w:t>research</w:t>
      </w:r>
      <w:r w:rsidR="007E085C">
        <w:rPr>
          <w:lang w:eastAsia="ca-ES"/>
        </w:rPr>
        <w:t xml:space="preserve"> </w:t>
      </w:r>
      <w:r w:rsidR="0039436C">
        <w:rPr>
          <w:lang w:eastAsia="ca-ES"/>
        </w:rPr>
        <w:t>project</w:t>
      </w:r>
      <w:r>
        <w:rPr>
          <w:lang w:eastAsia="ca-ES"/>
        </w:rPr>
        <w:t xml:space="preserve">. </w:t>
      </w:r>
      <w:r w:rsidR="00F05034">
        <w:rPr>
          <w:lang w:eastAsia="ca-ES"/>
        </w:rPr>
        <w:t xml:space="preserve">CEA, BJA and EFP </w:t>
      </w:r>
      <w:r w:rsidR="00B816CD">
        <w:rPr>
          <w:lang w:eastAsia="ca-ES"/>
        </w:rPr>
        <w:t>did</w:t>
      </w:r>
      <w:r w:rsidR="00F05034">
        <w:rPr>
          <w:lang w:eastAsia="ca-ES"/>
        </w:rPr>
        <w:t xml:space="preserve"> the fieldwork. </w:t>
      </w:r>
      <w:r>
        <w:rPr>
          <w:lang w:eastAsia="ca-ES"/>
        </w:rPr>
        <w:t xml:space="preserve">CEA </w:t>
      </w:r>
      <w:r w:rsidR="00B816CD">
        <w:rPr>
          <w:lang w:eastAsia="ca-ES"/>
        </w:rPr>
        <w:t xml:space="preserve">conducted the germination </w:t>
      </w:r>
      <w:r w:rsidR="000A335C">
        <w:rPr>
          <w:lang w:eastAsia="ca-ES"/>
        </w:rPr>
        <w:t xml:space="preserve">experiments in the laboratory and </w:t>
      </w:r>
      <w:r w:rsidR="001A1BE5">
        <w:rPr>
          <w:lang w:eastAsia="ca-ES"/>
        </w:rPr>
        <w:t xml:space="preserve">in </w:t>
      </w:r>
      <w:r w:rsidR="000A335C">
        <w:rPr>
          <w:lang w:eastAsia="ca-ES"/>
        </w:rPr>
        <w:t>the field</w:t>
      </w:r>
      <w:r w:rsidR="007B52A8">
        <w:rPr>
          <w:lang w:eastAsia="ca-ES"/>
        </w:rPr>
        <w:t>. CEA and EFP analysed the data. CEA</w:t>
      </w:r>
      <w:r w:rsidR="00BE7BB3">
        <w:rPr>
          <w:lang w:eastAsia="ca-ES"/>
        </w:rPr>
        <w:t xml:space="preserve"> wrote the first draft of the manuscript</w:t>
      </w:r>
      <w:r w:rsidR="00F4077B">
        <w:rPr>
          <w:lang w:eastAsia="ca-ES"/>
        </w:rPr>
        <w:t>.</w:t>
      </w:r>
      <w:r w:rsidR="005E3A13">
        <w:rPr>
          <w:lang w:eastAsia="ca-ES"/>
        </w:rPr>
        <w:t xml:space="preserve"> </w:t>
      </w:r>
      <w:r w:rsidR="00BE7BB3">
        <w:rPr>
          <w:lang w:eastAsia="ca-ES"/>
        </w:rPr>
        <w:t>All authors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3C9121E5" w:rsidR="007C43D2" w:rsidRPr="00F95F23" w:rsidRDefault="007C43D2" w:rsidP="00023986">
      <w:pPr>
        <w:spacing w:line="360" w:lineRule="auto"/>
        <w:rPr>
          <w:lang w:eastAsia="ca-ES"/>
        </w:rPr>
      </w:pPr>
      <w:r>
        <w:rPr>
          <w:lang w:eastAsia="ca-ES"/>
        </w:rPr>
        <w:t>The data that support the findings of this study is available in the Supporting Informat</w:t>
      </w:r>
      <w:r w:rsidR="009E6ED4">
        <w:rPr>
          <w:lang w:eastAsia="ca-ES"/>
        </w:rPr>
        <w:t xml:space="preserve">ion of this article and </w:t>
      </w:r>
      <w:r w:rsidR="0079024C">
        <w:rPr>
          <w:lang w:eastAsia="ca-ES"/>
        </w:rPr>
        <w:t>r</w:t>
      </w:r>
      <w:r w:rsidR="003D330F" w:rsidRPr="00927584">
        <w:t>aw data and R script for a</w:t>
      </w:r>
      <w:r w:rsidR="003D330F">
        <w:t xml:space="preserve">nalysis are available in GitHub, once the manuscript is accepted </w:t>
      </w:r>
      <w:proofErr w:type="spellStart"/>
      <w:r w:rsidR="003D330F">
        <w:t>Github</w:t>
      </w:r>
      <w:proofErr w:type="spellEnd"/>
      <w:r w:rsidR="003D330F">
        <w:t xml:space="preserve"> repository will be public and stored in </w:t>
      </w:r>
      <w:proofErr w:type="spellStart"/>
      <w:r w:rsidR="003D330F">
        <w:t>Zenodo</w:t>
      </w:r>
      <w:proofErr w:type="spellEnd"/>
      <w:r w:rsidR="003D330F">
        <w:t>.</w:t>
      </w:r>
    </w:p>
    <w:p w14:paraId="300FF191" w14:textId="2A6EDF80" w:rsidR="007E6974" w:rsidRDefault="007E6974" w:rsidP="00023986">
      <w:pPr>
        <w:pStyle w:val="Ttulo2"/>
        <w:spacing w:line="360" w:lineRule="auto"/>
        <w:rPr>
          <w:lang w:eastAsia="ca-ES"/>
        </w:rPr>
      </w:pPr>
      <w:r w:rsidRPr="00F95F23">
        <w:rPr>
          <w:lang w:eastAsia="ca-ES"/>
        </w:rPr>
        <w:t>References</w:t>
      </w:r>
    </w:p>
    <w:p w14:paraId="77F114CF" w14:textId="3033DF3F" w:rsidR="00E732E6" w:rsidRPr="00E732E6" w:rsidRDefault="00A0468A" w:rsidP="00E732E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E732E6" w:rsidRPr="00E732E6">
        <w:rPr>
          <w:rFonts w:ascii="Calibri" w:hAnsi="Calibri" w:cs="Calibri"/>
          <w:noProof/>
        </w:rPr>
        <w:t xml:space="preserve">Agrawal, A. A., Conner, J. K. and Stinchcombe, J. R. (2004) ‘Evolution of plant resistance and tolerance to frost damage’, </w:t>
      </w:r>
      <w:r w:rsidR="00E732E6" w:rsidRPr="00E732E6">
        <w:rPr>
          <w:rFonts w:ascii="Calibri" w:hAnsi="Calibri" w:cs="Calibri"/>
          <w:i/>
          <w:iCs/>
          <w:noProof/>
        </w:rPr>
        <w:t>Ecology Letters</w:t>
      </w:r>
      <w:r w:rsidR="00E732E6" w:rsidRPr="00E732E6">
        <w:rPr>
          <w:rFonts w:ascii="Calibri" w:hAnsi="Calibri" w:cs="Calibri"/>
          <w:noProof/>
        </w:rPr>
        <w:t>, 7(12), pp. 1199–1208. doi: 10.1111/j.1461-0248.2004.00680.x.</w:t>
      </w:r>
    </w:p>
    <w:p w14:paraId="76B82F0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askin, C. C. and Baskin, J. M. (2014) </w:t>
      </w:r>
      <w:r w:rsidRPr="00E732E6">
        <w:rPr>
          <w:rFonts w:ascii="Calibri" w:hAnsi="Calibri" w:cs="Calibri"/>
          <w:i/>
          <w:iCs/>
          <w:noProof/>
        </w:rPr>
        <w:t>Seeds. Ecology, Biogeography and Evolution of Dormancy and Germination</w:t>
      </w:r>
      <w:r w:rsidRPr="00E732E6">
        <w:rPr>
          <w:rFonts w:ascii="Calibri" w:hAnsi="Calibri" w:cs="Calibri"/>
          <w:noProof/>
        </w:rPr>
        <w:t xml:space="preserve">. 2nd Editio, </w:t>
      </w:r>
      <w:r w:rsidRPr="00E732E6">
        <w:rPr>
          <w:rFonts w:ascii="Calibri" w:hAnsi="Calibri" w:cs="Calibri"/>
          <w:i/>
          <w:iCs/>
          <w:noProof/>
        </w:rPr>
        <w:t>Seeds</w:t>
      </w:r>
      <w:r w:rsidRPr="00E732E6">
        <w:rPr>
          <w:rFonts w:ascii="Calibri" w:hAnsi="Calibri" w:cs="Calibri"/>
          <w:noProof/>
        </w:rPr>
        <w:t>. 2nd Editio. San Diego, CA, USA: Academic Press. doi: 10.1016/B978-0-12-416677-6.00001-9.</w:t>
      </w:r>
    </w:p>
    <w:p w14:paraId="12F0F3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illings, W. D. and Mooney, H. A. (1968) ‘The ecology of arctic and alpine plants’, </w:t>
      </w:r>
      <w:r w:rsidRPr="00E732E6">
        <w:rPr>
          <w:rFonts w:ascii="Calibri" w:hAnsi="Calibri" w:cs="Calibri"/>
          <w:i/>
          <w:iCs/>
          <w:noProof/>
        </w:rPr>
        <w:t xml:space="preserve">Biological </w:t>
      </w:r>
      <w:r w:rsidRPr="00E732E6">
        <w:rPr>
          <w:rFonts w:ascii="Calibri" w:hAnsi="Calibri" w:cs="Calibri"/>
          <w:i/>
          <w:iCs/>
          <w:noProof/>
        </w:rPr>
        <w:lastRenderedPageBreak/>
        <w:t>Reviews</w:t>
      </w:r>
      <w:r w:rsidRPr="00E732E6">
        <w:rPr>
          <w:rFonts w:ascii="Calibri" w:hAnsi="Calibri" w:cs="Calibri"/>
          <w:noProof/>
        </w:rPr>
        <w:t>, 43(4), pp. 481–529. doi: 10.1111/j.1469-185X.1968.tb00968.x.</w:t>
      </w:r>
    </w:p>
    <w:p w14:paraId="40C1802D"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en Brink, H., Gremer, J. R. and Kokko, H. (2020) ‘Optimal germination timing in unpredictable environments: the importance of dormancy for both among- and within-season variation’, </w:t>
      </w:r>
      <w:r w:rsidRPr="00E732E6">
        <w:rPr>
          <w:rFonts w:ascii="Calibri" w:hAnsi="Calibri" w:cs="Calibri"/>
          <w:i/>
          <w:iCs/>
          <w:noProof/>
        </w:rPr>
        <w:t>Ecology Letters</w:t>
      </w:r>
      <w:r w:rsidRPr="00E732E6">
        <w:rPr>
          <w:rFonts w:ascii="Calibri" w:hAnsi="Calibri" w:cs="Calibri"/>
          <w:noProof/>
        </w:rPr>
        <w:t>, 23(4), pp. 620–630. doi: 10.1111/ele.13461.</w:t>
      </w:r>
    </w:p>
    <w:p w14:paraId="5A5F250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E732E6">
        <w:rPr>
          <w:rFonts w:ascii="Calibri" w:hAnsi="Calibri" w:cs="Calibri"/>
          <w:i/>
          <w:iCs/>
          <w:noProof/>
        </w:rPr>
        <w:t>Plant Ecology</w:t>
      </w:r>
      <w:r w:rsidRPr="00E732E6">
        <w:rPr>
          <w:rFonts w:ascii="Calibri" w:hAnsi="Calibri" w:cs="Calibri"/>
          <w:noProof/>
        </w:rPr>
        <w:t>, 149(1), pp. 1–8. doi: 10.1023/A:1009802806674.</w:t>
      </w:r>
    </w:p>
    <w:p w14:paraId="0F1B44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ecker, K. L. M. </w:t>
      </w:r>
      <w:r w:rsidRPr="00E732E6">
        <w:rPr>
          <w:rFonts w:ascii="Calibri" w:hAnsi="Calibri" w:cs="Calibri"/>
          <w:i/>
          <w:iCs/>
          <w:noProof/>
        </w:rPr>
        <w:t>et al.</w:t>
      </w:r>
      <w:r w:rsidRPr="00E732E6">
        <w:rPr>
          <w:rFonts w:ascii="Calibri" w:hAnsi="Calibri" w:cs="Calibri"/>
          <w:noProof/>
        </w:rPr>
        <w:t xml:space="preserve"> (2003) ‘Snow Removal and Ambient Air Temperature Effects of Forest Soil Temperatures in Northern Vermont’, </w:t>
      </w:r>
      <w:r w:rsidRPr="00E732E6">
        <w:rPr>
          <w:rFonts w:ascii="Calibri" w:hAnsi="Calibri" w:cs="Calibri"/>
          <w:i/>
          <w:iCs/>
          <w:noProof/>
        </w:rPr>
        <w:t>Soil Science Society of America Journal</w:t>
      </w:r>
      <w:r w:rsidRPr="00E732E6">
        <w:rPr>
          <w:rFonts w:ascii="Calibri" w:hAnsi="Calibri" w:cs="Calibri"/>
          <w:noProof/>
        </w:rPr>
        <w:t>, 67(5), pp. 1629–1629. doi: 10.2136/sssaj2003.1629.</w:t>
      </w:r>
    </w:p>
    <w:p w14:paraId="2432B5D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2) ‘Germination Timing Influences Natural Selection on Life-History Characters in Arabidopsis thaliana’, </w:t>
      </w:r>
      <w:r w:rsidRPr="00E732E6">
        <w:rPr>
          <w:rFonts w:ascii="Calibri" w:hAnsi="Calibri" w:cs="Calibri"/>
          <w:i/>
          <w:iCs/>
          <w:noProof/>
        </w:rPr>
        <w:t>Ecology</w:t>
      </w:r>
      <w:r w:rsidRPr="00E732E6">
        <w:rPr>
          <w:rFonts w:ascii="Calibri" w:hAnsi="Calibri" w:cs="Calibri"/>
          <w:noProof/>
        </w:rPr>
        <w:t>, 83(4), pp. 1006–1016.</w:t>
      </w:r>
    </w:p>
    <w:p w14:paraId="4877C73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5) ‘Seeds and seasons: interpreting germination timing in the field’, </w:t>
      </w:r>
      <w:r w:rsidRPr="00E732E6">
        <w:rPr>
          <w:rFonts w:ascii="Calibri" w:hAnsi="Calibri" w:cs="Calibri"/>
          <w:i/>
          <w:iCs/>
          <w:noProof/>
        </w:rPr>
        <w:t>Seed Science Research</w:t>
      </w:r>
      <w:r w:rsidRPr="00E732E6">
        <w:rPr>
          <w:rFonts w:ascii="Calibri" w:hAnsi="Calibri" w:cs="Calibri"/>
          <w:noProof/>
        </w:rPr>
        <w:t>, 15(3), pp. 175–187. doi: 10.1079/ssr2005208.</w:t>
      </w:r>
    </w:p>
    <w:p w14:paraId="362239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w:t>
      </w:r>
      <w:r w:rsidRPr="00E732E6">
        <w:rPr>
          <w:rFonts w:ascii="Calibri" w:hAnsi="Calibri" w:cs="Calibri"/>
          <w:i/>
          <w:iCs/>
          <w:noProof/>
        </w:rPr>
        <w:t>et al.</w:t>
      </w:r>
      <w:r w:rsidRPr="00E732E6">
        <w:rPr>
          <w:rFonts w:ascii="Calibri" w:hAnsi="Calibri" w:cs="Calibri"/>
          <w:noProof/>
        </w:rPr>
        <w:t xml:space="preserve"> (2010) ‘Germination, postgermination adaptation, and species ecological ranges’, </w:t>
      </w:r>
      <w:r w:rsidRPr="00E732E6">
        <w:rPr>
          <w:rFonts w:ascii="Calibri" w:hAnsi="Calibri" w:cs="Calibri"/>
          <w:i/>
          <w:iCs/>
          <w:noProof/>
        </w:rPr>
        <w:t>Annual Review of Ecology, Evolution, and Systematics</w:t>
      </w:r>
      <w:r w:rsidRPr="00E732E6">
        <w:rPr>
          <w:rFonts w:ascii="Calibri" w:hAnsi="Calibri" w:cs="Calibri"/>
          <w:noProof/>
        </w:rPr>
        <w:t>, 41, pp. 293–319. doi: 10.1146/annurev-ecolsys-102209-144715.</w:t>
      </w:r>
    </w:p>
    <w:p w14:paraId="5A174A7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2014) ‘Snow cover manipulations and passive warming affect post-winter seed germination: A case study of three cold-temperate tree species’, </w:t>
      </w:r>
      <w:r w:rsidRPr="00E732E6">
        <w:rPr>
          <w:rFonts w:ascii="Calibri" w:hAnsi="Calibri" w:cs="Calibri"/>
          <w:i/>
          <w:iCs/>
          <w:noProof/>
        </w:rPr>
        <w:t>Climate Research</w:t>
      </w:r>
      <w:r w:rsidRPr="00E732E6">
        <w:rPr>
          <w:rFonts w:ascii="Calibri" w:hAnsi="Calibri" w:cs="Calibri"/>
          <w:noProof/>
        </w:rPr>
        <w:t>, 60(3), pp. 175–186. doi: 10.3354/cr01237.</w:t>
      </w:r>
    </w:p>
    <w:p w14:paraId="4A8FBF5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and Thomas, S. C. (2013) ‘Snow cover manipulations alter survival of early life stages of cold-temperate tree species’, </w:t>
      </w:r>
      <w:r w:rsidRPr="00E732E6">
        <w:rPr>
          <w:rFonts w:ascii="Calibri" w:hAnsi="Calibri" w:cs="Calibri"/>
          <w:i/>
          <w:iCs/>
          <w:noProof/>
        </w:rPr>
        <w:t>Oikos</w:t>
      </w:r>
      <w:r w:rsidRPr="00E732E6">
        <w:rPr>
          <w:rFonts w:ascii="Calibri" w:hAnsi="Calibri" w:cs="Calibri"/>
          <w:noProof/>
        </w:rPr>
        <w:t>, 122(4), pp. 541–554. doi: 10.1111/j.1600-0706.2012.20642.x.</w:t>
      </w:r>
    </w:p>
    <w:p w14:paraId="07AC7B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7) ‘Comparative seed germination traits in alpine and subalpine grasslands: higher elevations are associated with warmer germination temperatures’, </w:t>
      </w:r>
      <w:r w:rsidRPr="00E732E6">
        <w:rPr>
          <w:rFonts w:ascii="Calibri" w:hAnsi="Calibri" w:cs="Calibri"/>
          <w:i/>
          <w:iCs/>
          <w:noProof/>
        </w:rPr>
        <w:t>Plant Biology</w:t>
      </w:r>
      <w:r w:rsidRPr="00E732E6">
        <w:rPr>
          <w:rFonts w:ascii="Calibri" w:hAnsi="Calibri" w:cs="Calibri"/>
          <w:noProof/>
        </w:rPr>
        <w:t>, 19(1), pp. 32–40. doi: 10.1111/plb.12472.</w:t>
      </w:r>
    </w:p>
    <w:p w14:paraId="7EFEFA0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21) ‘The seed germination spectrum of alpine plants: a global meta-analysis’, </w:t>
      </w:r>
      <w:r w:rsidRPr="00E732E6">
        <w:rPr>
          <w:rFonts w:ascii="Calibri" w:hAnsi="Calibri" w:cs="Calibri"/>
          <w:i/>
          <w:iCs/>
          <w:noProof/>
        </w:rPr>
        <w:t>New Phytologist</w:t>
      </w:r>
      <w:r w:rsidRPr="00E732E6">
        <w:rPr>
          <w:rFonts w:ascii="Calibri" w:hAnsi="Calibri" w:cs="Calibri"/>
          <w:noProof/>
        </w:rPr>
        <w:t>, 229(6), pp. 3573–3586. doi: 10.1111/nph.17086.</w:t>
      </w:r>
    </w:p>
    <w:p w14:paraId="16CB396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ernández-Pascual, E., Mattana, E. and Pritchard, H. W. (2019) ‘Seeds of future past: climate </w:t>
      </w:r>
      <w:r w:rsidRPr="00E732E6">
        <w:rPr>
          <w:rFonts w:ascii="Calibri" w:hAnsi="Calibri" w:cs="Calibri"/>
          <w:noProof/>
        </w:rPr>
        <w:lastRenderedPageBreak/>
        <w:t xml:space="preserve">change and the thermal memory of plant reproductive traits’, </w:t>
      </w:r>
      <w:r w:rsidRPr="00E732E6">
        <w:rPr>
          <w:rFonts w:ascii="Calibri" w:hAnsi="Calibri" w:cs="Calibri"/>
          <w:i/>
          <w:iCs/>
          <w:noProof/>
        </w:rPr>
        <w:t>Biological Reviews</w:t>
      </w:r>
      <w:r w:rsidRPr="00E732E6">
        <w:rPr>
          <w:rFonts w:ascii="Calibri" w:hAnsi="Calibri" w:cs="Calibri"/>
          <w:noProof/>
        </w:rPr>
        <w:t>, 94(2), pp. 439–456. doi: 10.1111/brv.12461.</w:t>
      </w:r>
    </w:p>
    <w:p w14:paraId="0D663AA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rei, P. </w:t>
      </w:r>
      <w:r w:rsidRPr="00E732E6">
        <w:rPr>
          <w:rFonts w:ascii="Calibri" w:hAnsi="Calibri" w:cs="Calibri"/>
          <w:i/>
          <w:iCs/>
          <w:noProof/>
        </w:rPr>
        <w:t>et al.</w:t>
      </w:r>
      <w:r w:rsidRPr="00E732E6">
        <w:rPr>
          <w:rFonts w:ascii="Calibri" w:hAnsi="Calibri" w:cs="Calibri"/>
          <w:noProof/>
        </w:rPr>
        <w:t xml:space="preserve"> (2018) ‘Future snowfall in the Alps: Projections based on the EURO-CORDEX regional climate models’, </w:t>
      </w:r>
      <w:r w:rsidRPr="00E732E6">
        <w:rPr>
          <w:rFonts w:ascii="Calibri" w:hAnsi="Calibri" w:cs="Calibri"/>
          <w:i/>
          <w:iCs/>
          <w:noProof/>
        </w:rPr>
        <w:t>Cryosphere</w:t>
      </w:r>
      <w:r w:rsidRPr="00E732E6">
        <w:rPr>
          <w:rFonts w:ascii="Calibri" w:hAnsi="Calibri" w:cs="Calibri"/>
          <w:noProof/>
        </w:rPr>
        <w:t>, 12(1), pp. 1–24. doi: 10.5194/tc-12-1-2018.</w:t>
      </w:r>
    </w:p>
    <w:p w14:paraId="25E4D36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erdol, R. </w:t>
      </w:r>
      <w:r w:rsidRPr="00E732E6">
        <w:rPr>
          <w:rFonts w:ascii="Calibri" w:hAnsi="Calibri" w:cs="Calibri"/>
          <w:i/>
          <w:iCs/>
          <w:noProof/>
        </w:rPr>
        <w:t>et al.</w:t>
      </w:r>
      <w:r w:rsidRPr="00E732E6">
        <w:rPr>
          <w:rFonts w:ascii="Calibri" w:hAnsi="Calibri" w:cs="Calibri"/>
          <w:noProof/>
        </w:rPr>
        <w:t xml:space="preserve"> (2013) ‘Advanced snowmelt affects vegetative growth and sexual reproduction of Vaccinium myrtillus in a sub-alpine heath’, </w:t>
      </w:r>
      <w:r w:rsidRPr="00E732E6">
        <w:rPr>
          <w:rFonts w:ascii="Calibri" w:hAnsi="Calibri" w:cs="Calibri"/>
          <w:i/>
          <w:iCs/>
          <w:noProof/>
        </w:rPr>
        <w:t>Journal of Vegetation Science</w:t>
      </w:r>
      <w:r w:rsidRPr="00E732E6">
        <w:rPr>
          <w:rFonts w:ascii="Calibri" w:hAnsi="Calibri" w:cs="Calibri"/>
          <w:noProof/>
        </w:rPr>
        <w:t>, 24(3), pp. 569–579. doi: 10.1111/j.1654-1103.2012.01472.x.</w:t>
      </w:r>
    </w:p>
    <w:p w14:paraId="568F4C9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Giménez-Benavides, L.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How does climate change affect regeneration of Mediterranean high-mountain plants? An integration and synthesis of current knowledge’, </w:t>
      </w:r>
      <w:r w:rsidRPr="00E732E6">
        <w:rPr>
          <w:rFonts w:ascii="Calibri" w:hAnsi="Calibri" w:cs="Calibri"/>
          <w:i/>
          <w:iCs/>
          <w:noProof/>
        </w:rPr>
        <w:t>Plant Biology</w:t>
      </w:r>
      <w:r w:rsidRPr="00E732E6">
        <w:rPr>
          <w:rFonts w:ascii="Calibri" w:hAnsi="Calibri" w:cs="Calibri"/>
          <w:noProof/>
        </w:rPr>
        <w:t>, 20, pp. 50–62. doi: 10.1111/plb.12643.</w:t>
      </w:r>
    </w:p>
    <w:p w14:paraId="5279465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iménez-Benavides, L., Escudero, A. and Pérez-García, F. (2005) ‘Seed germination of high mountain Mediterranean species: Altitudinal, interpopulation and interannual variability’, </w:t>
      </w:r>
      <w:r w:rsidRPr="00E732E6">
        <w:rPr>
          <w:rFonts w:ascii="Calibri" w:hAnsi="Calibri" w:cs="Calibri"/>
          <w:i/>
          <w:iCs/>
          <w:noProof/>
        </w:rPr>
        <w:t>Ecological Research</w:t>
      </w:r>
      <w:r w:rsidRPr="00E732E6">
        <w:rPr>
          <w:rFonts w:ascii="Calibri" w:hAnsi="Calibri" w:cs="Calibri"/>
          <w:noProof/>
        </w:rPr>
        <w:t>, 20(4), pp. 433–444. doi: 10.1007/s11284-005-0059-4.</w:t>
      </w:r>
    </w:p>
    <w:p w14:paraId="118B83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E. </w:t>
      </w:r>
      <w:r w:rsidRPr="00E732E6">
        <w:rPr>
          <w:rFonts w:ascii="Calibri" w:hAnsi="Calibri" w:cs="Calibri"/>
          <w:i/>
          <w:iCs/>
          <w:noProof/>
        </w:rPr>
        <w:t>et al.</w:t>
      </w:r>
      <w:r w:rsidRPr="00E732E6">
        <w:rPr>
          <w:rFonts w:ascii="Calibri" w:hAnsi="Calibri" w:cs="Calibri"/>
          <w:noProof/>
        </w:rPr>
        <w:t xml:space="preserve"> (2012) ‘Fine-scale patterns of soil and plant surface temperatures in an alpine fellfield habitat, white mountains, California’, </w:t>
      </w:r>
      <w:r w:rsidRPr="00E732E6">
        <w:rPr>
          <w:rFonts w:ascii="Calibri" w:hAnsi="Calibri" w:cs="Calibri"/>
          <w:i/>
          <w:iCs/>
          <w:noProof/>
        </w:rPr>
        <w:t>Arctic, Antarctic, and Alpine Research</w:t>
      </w:r>
      <w:r w:rsidRPr="00E732E6">
        <w:rPr>
          <w:rFonts w:ascii="Calibri" w:hAnsi="Calibri" w:cs="Calibri"/>
          <w:noProof/>
        </w:rPr>
        <w:t>, 44(3), pp. 288–295. doi: 10.1657/1938-4246-44.3.288.</w:t>
      </w:r>
    </w:p>
    <w:p w14:paraId="305376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J. K., Smith, M. L. and Simons, A. M. (2014) ‘Experimental evolution of bet hedging under manipulated environmental uncertainty in Neurospora Crassa’, </w:t>
      </w:r>
      <w:r w:rsidRPr="00E732E6">
        <w:rPr>
          <w:rFonts w:ascii="Calibri" w:hAnsi="Calibri" w:cs="Calibri"/>
          <w:i/>
          <w:iCs/>
          <w:noProof/>
        </w:rPr>
        <w:t>Proceedings of the Royal Society B: Biological Sciences</w:t>
      </w:r>
      <w:r w:rsidRPr="00E732E6">
        <w:rPr>
          <w:rFonts w:ascii="Calibri" w:hAnsi="Calibri" w:cs="Calibri"/>
          <w:noProof/>
        </w:rPr>
        <w:t>, 281(1787). doi: 10.1098/rspb.2014.0706.</w:t>
      </w:r>
    </w:p>
    <w:p w14:paraId="0CFD793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w:t>
      </w:r>
      <w:r w:rsidRPr="00E732E6">
        <w:rPr>
          <w:rFonts w:ascii="Calibri" w:hAnsi="Calibri" w:cs="Calibri"/>
          <w:i/>
          <w:iCs/>
          <w:noProof/>
        </w:rPr>
        <w:t>et al.</w:t>
      </w:r>
      <w:r w:rsidRPr="00E732E6">
        <w:rPr>
          <w:rFonts w:ascii="Calibri" w:hAnsi="Calibri" w:cs="Calibri"/>
          <w:noProof/>
        </w:rPr>
        <w:t xml:space="preserve"> (2020) ‘Variation in the seasonal germination niche across an elevational gradient: the role of germination cueing in current and future climates’, </w:t>
      </w:r>
      <w:r w:rsidRPr="00E732E6">
        <w:rPr>
          <w:rFonts w:ascii="Calibri" w:hAnsi="Calibri" w:cs="Calibri"/>
          <w:i/>
          <w:iCs/>
          <w:noProof/>
        </w:rPr>
        <w:t>American Journal of Botany</w:t>
      </w:r>
      <w:r w:rsidRPr="00E732E6">
        <w:rPr>
          <w:rFonts w:ascii="Calibri" w:hAnsi="Calibri" w:cs="Calibri"/>
          <w:noProof/>
        </w:rPr>
        <w:t>, 107(2), pp. 350–363. doi: 10.1002/ajb2.1425.</w:t>
      </w:r>
    </w:p>
    <w:p w14:paraId="731ED6D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and Venable, D. L. (2014) ‘Bet hedging in desert winter annual plants: Optimal germination strategies in a variable environment’, </w:t>
      </w:r>
      <w:r w:rsidRPr="00E732E6">
        <w:rPr>
          <w:rFonts w:ascii="Calibri" w:hAnsi="Calibri" w:cs="Calibri"/>
          <w:i/>
          <w:iCs/>
          <w:noProof/>
        </w:rPr>
        <w:t>Ecology Letters</w:t>
      </w:r>
      <w:r w:rsidRPr="00E732E6">
        <w:rPr>
          <w:rFonts w:ascii="Calibri" w:hAnsi="Calibri" w:cs="Calibri"/>
          <w:noProof/>
        </w:rPr>
        <w:t>, 17(3), pp. 380–387. doi: 10.1111/ele.12241.</w:t>
      </w:r>
    </w:p>
    <w:p w14:paraId="0124DC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adfield, J. D. (2010) ‘MCMCglmm: MCMC Methods for Multi-Response GLMMs in R’, </w:t>
      </w:r>
      <w:r w:rsidRPr="00E732E6">
        <w:rPr>
          <w:rFonts w:ascii="Calibri" w:hAnsi="Calibri" w:cs="Calibri"/>
          <w:i/>
          <w:iCs/>
          <w:noProof/>
        </w:rPr>
        <w:t>Journal of Statistical Software</w:t>
      </w:r>
      <w:r w:rsidRPr="00E732E6">
        <w:rPr>
          <w:rFonts w:ascii="Calibri" w:hAnsi="Calibri" w:cs="Calibri"/>
          <w:noProof/>
        </w:rPr>
        <w:t>, 33(2), pp. 1–22. Available at: http://www.jstatsoft.org/.</w:t>
      </w:r>
    </w:p>
    <w:p w14:paraId="7E3E722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opp, R. J. (1974) ‘Plant Phenology Observation Networks’, in Lieth, H. (ed.) </w:t>
      </w:r>
      <w:r w:rsidRPr="00E732E6">
        <w:rPr>
          <w:rFonts w:ascii="Calibri" w:hAnsi="Calibri" w:cs="Calibri"/>
          <w:i/>
          <w:iCs/>
          <w:noProof/>
        </w:rPr>
        <w:t>Phenology and Seasonality Modeling. Ecological Studies, vol 8.</w:t>
      </w:r>
      <w:r w:rsidRPr="00E732E6">
        <w:rPr>
          <w:rFonts w:ascii="Calibri" w:hAnsi="Calibri" w:cs="Calibri"/>
          <w:noProof/>
        </w:rPr>
        <w:t xml:space="preserve"> Berlin, Heidelberg: Springer. doi: https://doi.org/10.1007/978-3-642-51863-8_3.</w:t>
      </w:r>
    </w:p>
    <w:p w14:paraId="3CAE54B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lastRenderedPageBreak/>
        <w:t xml:space="preserve">Hoyle, G. L.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5) ‘Seed germination strategies: An evolutionary trajectory independent of vegetative functional traits’, </w:t>
      </w:r>
      <w:r w:rsidRPr="00E732E6">
        <w:rPr>
          <w:rFonts w:ascii="Calibri" w:hAnsi="Calibri" w:cs="Calibri"/>
          <w:i/>
          <w:iCs/>
          <w:noProof/>
        </w:rPr>
        <w:t>Frontiers in Plant Science</w:t>
      </w:r>
      <w:r w:rsidRPr="00E732E6">
        <w:rPr>
          <w:rFonts w:ascii="Calibri" w:hAnsi="Calibri" w:cs="Calibri"/>
          <w:noProof/>
        </w:rPr>
        <w:t>, 6(OCTOBER), pp. 1–13. doi: 10.3389/fpls.2015.00731.</w:t>
      </w:r>
    </w:p>
    <w:p w14:paraId="06F5540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uang, Z. </w:t>
      </w:r>
      <w:r w:rsidRPr="00E732E6">
        <w:rPr>
          <w:rFonts w:ascii="Calibri" w:hAnsi="Calibri" w:cs="Calibri"/>
          <w:i/>
          <w:iCs/>
          <w:noProof/>
        </w:rPr>
        <w:t>et al.</w:t>
      </w:r>
      <w:r w:rsidRPr="00E732E6">
        <w:rPr>
          <w:rFonts w:ascii="Calibri" w:hAnsi="Calibri" w:cs="Calibri"/>
          <w:noProof/>
        </w:rPr>
        <w:t xml:space="preserve"> (2016) ‘The contribution of germination functional traits to population dynamics of a desert plant community’, </w:t>
      </w:r>
      <w:r w:rsidRPr="00E732E6">
        <w:rPr>
          <w:rFonts w:ascii="Calibri" w:hAnsi="Calibri" w:cs="Calibri"/>
          <w:i/>
          <w:iCs/>
          <w:noProof/>
        </w:rPr>
        <w:t>Ecology</w:t>
      </w:r>
      <w:r w:rsidRPr="00E732E6">
        <w:rPr>
          <w:rFonts w:ascii="Calibri" w:hAnsi="Calibri" w:cs="Calibri"/>
          <w:noProof/>
        </w:rPr>
        <w:t>, 97(1), pp. 250–261. doi: 10.1890/15-0744.1.</w:t>
      </w:r>
    </w:p>
    <w:p w14:paraId="0CA5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ménez- Alfaro, B., Fernandez-Pascual, E. and Espinosa Del Alba, ClaraMarcenó, C. (2024) ‘Journal of Vegetation Science Spatiotemporal patterns of microclimatic buffering in relict alpine communities’, </w:t>
      </w:r>
      <w:r w:rsidRPr="00E732E6">
        <w:rPr>
          <w:rFonts w:ascii="Calibri" w:hAnsi="Calibri" w:cs="Calibri"/>
          <w:i/>
          <w:iCs/>
          <w:noProof/>
        </w:rPr>
        <w:t>Journal of Vegeta</w:t>
      </w:r>
      <w:r w:rsidRPr="00E732E6">
        <w:rPr>
          <w:rFonts w:ascii="Calibri" w:hAnsi="Calibri" w:cs="Calibri"/>
          <w:noProof/>
        </w:rPr>
        <w:t>, (July 2023). doi: 10.1111/jvs.13242.</w:t>
      </w:r>
    </w:p>
    <w:p w14:paraId="5020344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Jiménez-Alfaro, B.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21) ‘Checklist of the vascular plants of the Cantabrian Mountains’, </w:t>
      </w:r>
      <w:r w:rsidRPr="00E732E6">
        <w:rPr>
          <w:rFonts w:ascii="Calibri" w:hAnsi="Calibri" w:cs="Calibri"/>
          <w:i/>
          <w:iCs/>
          <w:noProof/>
        </w:rPr>
        <w:t>Mediterranean Botany</w:t>
      </w:r>
      <w:r w:rsidRPr="00E732E6">
        <w:rPr>
          <w:rFonts w:ascii="Calibri" w:hAnsi="Calibri" w:cs="Calibri"/>
          <w:noProof/>
        </w:rPr>
        <w:t>, 42, pp. 1–60. doi: 10.5209/MBOT.74570.</w:t>
      </w:r>
    </w:p>
    <w:p w14:paraId="7E8313E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n, Y. and Qian, H. (2019) ‘V.PhyloMaker: an R package that can generate very large phylogenies for vascular plants’, </w:t>
      </w:r>
      <w:r w:rsidRPr="00E732E6">
        <w:rPr>
          <w:rFonts w:ascii="Calibri" w:hAnsi="Calibri" w:cs="Calibri"/>
          <w:i/>
          <w:iCs/>
          <w:noProof/>
        </w:rPr>
        <w:t>Ecography</w:t>
      </w:r>
      <w:r w:rsidRPr="00E732E6">
        <w:rPr>
          <w:rFonts w:ascii="Calibri" w:hAnsi="Calibri" w:cs="Calibri"/>
          <w:noProof/>
        </w:rPr>
        <w:t>, 42(8), pp. 1353–1359. doi: 10.1111/ecog.04434.</w:t>
      </w:r>
    </w:p>
    <w:p w14:paraId="059EC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eck, F. </w:t>
      </w:r>
      <w:r w:rsidRPr="00E732E6">
        <w:rPr>
          <w:rFonts w:ascii="Calibri" w:hAnsi="Calibri" w:cs="Calibri"/>
          <w:i/>
          <w:iCs/>
          <w:noProof/>
        </w:rPr>
        <w:t>et al.</w:t>
      </w:r>
      <w:r w:rsidRPr="00E732E6">
        <w:rPr>
          <w:rFonts w:ascii="Calibri" w:hAnsi="Calibri" w:cs="Calibri"/>
          <w:noProof/>
        </w:rPr>
        <w:t xml:space="preserve"> (2016) ‘phylosignal: an R package to measure, test, and explore the phylogenetic signal’, </w:t>
      </w:r>
      <w:r w:rsidRPr="00E732E6">
        <w:rPr>
          <w:rFonts w:ascii="Calibri" w:hAnsi="Calibri" w:cs="Calibri"/>
          <w:i/>
          <w:iCs/>
          <w:noProof/>
        </w:rPr>
        <w:t>Ecology and Evolution</w:t>
      </w:r>
      <w:r w:rsidRPr="00E732E6">
        <w:rPr>
          <w:rFonts w:ascii="Calibri" w:hAnsi="Calibri" w:cs="Calibri"/>
          <w:noProof/>
        </w:rPr>
        <w:t>, 6(9), pp. 2774–2780. doi: 10.1002/ece3.2051.</w:t>
      </w:r>
    </w:p>
    <w:p w14:paraId="367FD90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imball, S. </w:t>
      </w:r>
      <w:r w:rsidRPr="00E732E6">
        <w:rPr>
          <w:rFonts w:ascii="Calibri" w:hAnsi="Calibri" w:cs="Calibri"/>
          <w:i/>
          <w:iCs/>
          <w:noProof/>
        </w:rPr>
        <w:t>et al.</w:t>
      </w:r>
      <w:r w:rsidRPr="00E732E6">
        <w:rPr>
          <w:rFonts w:ascii="Calibri" w:hAnsi="Calibri" w:cs="Calibri"/>
          <w:noProof/>
        </w:rPr>
        <w:t xml:space="preserve"> (2011) ‘Differences in the timing of germination and reproduction relate to growth physiology and population dynamics of sonoran desert winter annuals’, </w:t>
      </w:r>
      <w:r w:rsidRPr="00E732E6">
        <w:rPr>
          <w:rFonts w:ascii="Calibri" w:hAnsi="Calibri" w:cs="Calibri"/>
          <w:i/>
          <w:iCs/>
          <w:noProof/>
        </w:rPr>
        <w:t>American Journal of Botany</w:t>
      </w:r>
      <w:r w:rsidRPr="00E732E6">
        <w:rPr>
          <w:rFonts w:ascii="Calibri" w:hAnsi="Calibri" w:cs="Calibri"/>
          <w:noProof/>
        </w:rPr>
        <w:t>, 98(11), pp. 1773–1781. doi: 10.3732/ajb.1100034.</w:t>
      </w:r>
    </w:p>
    <w:p w14:paraId="61B5E60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örner, C. (2021) </w:t>
      </w:r>
      <w:r w:rsidRPr="00E732E6">
        <w:rPr>
          <w:rFonts w:ascii="Calibri" w:hAnsi="Calibri" w:cs="Calibri"/>
          <w:i/>
          <w:iCs/>
          <w:noProof/>
        </w:rPr>
        <w:t>Alpine Plant Life</w:t>
      </w:r>
      <w:r w:rsidRPr="00E732E6">
        <w:rPr>
          <w:rFonts w:ascii="Calibri" w:hAnsi="Calibri" w:cs="Calibri"/>
          <w:noProof/>
        </w:rPr>
        <w:t>. 3rd edn. Edited by Springer Nature Switzerland AG 2021. Springer Cham. doi: 10.1007/978-3-030-59538-8.</w:t>
      </w:r>
    </w:p>
    <w:p w14:paraId="1A4606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Levine, J. M., Mceachern, A. K. and Cowan, C. (2011) ‘Seasonal timing of first rain storms affects rare plant population dynamics’, </w:t>
      </w:r>
      <w:r w:rsidRPr="00E732E6">
        <w:rPr>
          <w:rFonts w:ascii="Calibri" w:hAnsi="Calibri" w:cs="Calibri"/>
          <w:i/>
          <w:iCs/>
          <w:noProof/>
        </w:rPr>
        <w:t>Ecology</w:t>
      </w:r>
      <w:r w:rsidRPr="00E732E6">
        <w:rPr>
          <w:rFonts w:ascii="Calibri" w:hAnsi="Calibri" w:cs="Calibri"/>
          <w:noProof/>
        </w:rPr>
        <w:t>, 92(12), pp. 2236–2247.</w:t>
      </w:r>
    </w:p>
    <w:p w14:paraId="0B7B629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 Pagel (1999) ‘Inferring the historical patterns of biological evolution’, </w:t>
      </w:r>
      <w:r w:rsidRPr="00E732E6">
        <w:rPr>
          <w:rFonts w:ascii="Calibri" w:hAnsi="Calibri" w:cs="Calibri"/>
          <w:i/>
          <w:iCs/>
          <w:noProof/>
        </w:rPr>
        <w:t>Nature</w:t>
      </w:r>
      <w:r w:rsidRPr="00E732E6">
        <w:rPr>
          <w:rFonts w:ascii="Calibri" w:hAnsi="Calibri" w:cs="Calibri"/>
          <w:noProof/>
        </w:rPr>
        <w:t>, 401(October), pp. 877–884.</w:t>
      </w:r>
    </w:p>
    <w:p w14:paraId="1782B7E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attana, E. </w:t>
      </w:r>
      <w:r w:rsidRPr="00E732E6">
        <w:rPr>
          <w:rFonts w:ascii="Calibri" w:hAnsi="Calibri" w:cs="Calibri"/>
          <w:i/>
          <w:iCs/>
          <w:noProof/>
        </w:rPr>
        <w:t>et al.</w:t>
      </w:r>
      <w:r w:rsidRPr="00E732E6">
        <w:rPr>
          <w:rFonts w:ascii="Calibri" w:hAnsi="Calibri" w:cs="Calibri"/>
          <w:noProof/>
        </w:rPr>
        <w:t xml:space="preserve"> (2022) ‘Climate change and plant regeneration from seeds in Mediterranean regions of the Northern Hemisphere’, in </w:t>
      </w:r>
      <w:r w:rsidRPr="00E732E6">
        <w:rPr>
          <w:rFonts w:ascii="Calibri" w:hAnsi="Calibri" w:cs="Calibri"/>
          <w:i/>
          <w:iCs/>
          <w:noProof/>
        </w:rPr>
        <w:t>Plant Regeneration from Seeds A Global Warming Perspective</w:t>
      </w:r>
      <w:r w:rsidRPr="00E732E6">
        <w:rPr>
          <w:rFonts w:ascii="Calibri" w:hAnsi="Calibri" w:cs="Calibri"/>
          <w:noProof/>
        </w:rPr>
        <w:t>. Academic Press, pp. 101–114.</w:t>
      </w:r>
    </w:p>
    <w:p w14:paraId="0CD568A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09) ‘Germination requirements of the alpine endemic Silene elisabethae Jan: Effects of cold stratification, light and GA3’, </w:t>
      </w:r>
      <w:r w:rsidRPr="00E732E6">
        <w:rPr>
          <w:rFonts w:ascii="Calibri" w:hAnsi="Calibri" w:cs="Calibri"/>
          <w:i/>
          <w:iCs/>
          <w:noProof/>
        </w:rPr>
        <w:t>Seed Science and Technology</w:t>
      </w:r>
      <w:r w:rsidRPr="00E732E6">
        <w:rPr>
          <w:rFonts w:ascii="Calibri" w:hAnsi="Calibri" w:cs="Calibri"/>
          <w:noProof/>
        </w:rPr>
        <w:t>, 37(1), pp. 79–87. doi: 10.15258/sst.2009.37.1.10.</w:t>
      </w:r>
    </w:p>
    <w:p w14:paraId="721D1C7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2) ‘Climate warming could shift the timing of seed germination in alpine </w:t>
      </w:r>
      <w:r w:rsidRPr="00E732E6">
        <w:rPr>
          <w:rFonts w:ascii="Calibri" w:hAnsi="Calibri" w:cs="Calibri"/>
          <w:noProof/>
        </w:rPr>
        <w:lastRenderedPageBreak/>
        <w:t xml:space="preserve">plants’, </w:t>
      </w:r>
      <w:r w:rsidRPr="00E732E6">
        <w:rPr>
          <w:rFonts w:ascii="Calibri" w:hAnsi="Calibri" w:cs="Calibri"/>
          <w:i/>
          <w:iCs/>
          <w:noProof/>
        </w:rPr>
        <w:t>Annals of Botany</w:t>
      </w:r>
      <w:r w:rsidRPr="00E732E6">
        <w:rPr>
          <w:rFonts w:ascii="Calibri" w:hAnsi="Calibri" w:cs="Calibri"/>
          <w:noProof/>
        </w:rPr>
        <w:t>, 110(1), pp. 155–164. doi: 10.1093/aob/mcs097.</w:t>
      </w:r>
    </w:p>
    <w:p w14:paraId="61DB0C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5) ‘Climate warming could increase recruitment success in glacier foreland plants’, </w:t>
      </w:r>
      <w:r w:rsidRPr="00E732E6">
        <w:rPr>
          <w:rFonts w:ascii="Calibri" w:hAnsi="Calibri" w:cs="Calibri"/>
          <w:i/>
          <w:iCs/>
          <w:noProof/>
        </w:rPr>
        <w:t>Annals of Botany</w:t>
      </w:r>
      <w:r w:rsidRPr="00E732E6">
        <w:rPr>
          <w:rFonts w:ascii="Calibri" w:hAnsi="Calibri" w:cs="Calibri"/>
          <w:noProof/>
        </w:rPr>
        <w:t>, 116(6), pp. 907–916. doi: 10.1093/aob/mcv101.</w:t>
      </w:r>
    </w:p>
    <w:p w14:paraId="2B8323D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Jiménez-Alfaro, B. and Cavieres, L. A. (2022) ‘Effect of climate change on plant regeneration from seeds in the arctic and alpine biome’, in </w:t>
      </w:r>
      <w:r w:rsidRPr="00E732E6">
        <w:rPr>
          <w:rFonts w:ascii="Calibri" w:hAnsi="Calibri" w:cs="Calibri"/>
          <w:i/>
          <w:iCs/>
          <w:noProof/>
        </w:rPr>
        <w:t>Plant Regeneration from Seeds</w:t>
      </w:r>
      <w:r w:rsidRPr="00E732E6">
        <w:rPr>
          <w:rFonts w:ascii="Calibri" w:hAnsi="Calibri" w:cs="Calibri"/>
          <w:noProof/>
        </w:rPr>
        <w:t>. Academic Press.</w:t>
      </w:r>
    </w:p>
    <w:p w14:paraId="6102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Poschlod, P. </w:t>
      </w:r>
      <w:r w:rsidRPr="00E732E6">
        <w:rPr>
          <w:rFonts w:ascii="Calibri" w:hAnsi="Calibri" w:cs="Calibri"/>
          <w:i/>
          <w:iCs/>
          <w:noProof/>
        </w:rPr>
        <w:t>et al.</w:t>
      </w:r>
      <w:r w:rsidRPr="00E732E6">
        <w:rPr>
          <w:rFonts w:ascii="Calibri" w:hAnsi="Calibri" w:cs="Calibri"/>
          <w:noProof/>
        </w:rPr>
        <w:t xml:space="preserve"> (2013) </w:t>
      </w:r>
      <w:r w:rsidRPr="00E732E6">
        <w:rPr>
          <w:rFonts w:ascii="Calibri" w:hAnsi="Calibri" w:cs="Calibri"/>
          <w:i/>
          <w:iCs/>
          <w:noProof/>
        </w:rPr>
        <w:t>Seed Ecology and Assembly Rules in Plant Communities</w:t>
      </w:r>
      <w:r w:rsidRPr="00E732E6">
        <w:rPr>
          <w:rFonts w:ascii="Calibri" w:hAnsi="Calibri" w:cs="Calibri"/>
          <w:noProof/>
        </w:rPr>
        <w:t xml:space="preserve">, </w:t>
      </w:r>
      <w:r w:rsidRPr="00E732E6">
        <w:rPr>
          <w:rFonts w:ascii="Calibri" w:hAnsi="Calibri" w:cs="Calibri"/>
          <w:i/>
          <w:iCs/>
          <w:noProof/>
        </w:rPr>
        <w:t>Vegetation Ecology: Second Edition</w:t>
      </w:r>
      <w:r w:rsidRPr="00E732E6">
        <w:rPr>
          <w:rFonts w:ascii="Calibri" w:hAnsi="Calibri" w:cs="Calibri"/>
          <w:noProof/>
        </w:rPr>
        <w:t>. doi: 10.1002/9781118452592.ch6.</w:t>
      </w:r>
    </w:p>
    <w:p w14:paraId="43E951D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R Hackathon et al. (2020) ‘phylobase: Base Package for Phylogenetic Structures and Comparative Data’. Available at: https://cran.r-project.org/package=phylobase.</w:t>
      </w:r>
    </w:p>
    <w:p w14:paraId="68F4A0E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w:t>
      </w:r>
      <w:r w:rsidRPr="00E732E6">
        <w:rPr>
          <w:rFonts w:ascii="Calibri" w:hAnsi="Calibri" w:cs="Calibri"/>
          <w:i/>
          <w:iCs/>
          <w:noProof/>
        </w:rPr>
        <w:t>et al.</w:t>
      </w:r>
      <w:r w:rsidRPr="00E732E6">
        <w:rPr>
          <w:rFonts w:ascii="Calibri" w:hAnsi="Calibri" w:cs="Calibri"/>
          <w:noProof/>
        </w:rPr>
        <w:t xml:space="preserve"> (2022) ‘Alpine plant communities differ in their seed germination requirements along a snowmelt gradient in the Caucasus’, </w:t>
      </w:r>
      <w:r w:rsidRPr="00E732E6">
        <w:rPr>
          <w:rFonts w:ascii="Calibri" w:hAnsi="Calibri" w:cs="Calibri"/>
          <w:i/>
          <w:iCs/>
          <w:noProof/>
        </w:rPr>
        <w:t>Alpine Botany</w:t>
      </w:r>
      <w:r w:rsidRPr="00E732E6">
        <w:rPr>
          <w:rFonts w:ascii="Calibri" w:hAnsi="Calibri" w:cs="Calibri"/>
          <w:noProof/>
        </w:rPr>
        <w:t>, 132(2), pp. 223–232. doi: 10.1007/s00035-022-00286-x.</w:t>
      </w:r>
    </w:p>
    <w:p w14:paraId="0BCEBAC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and Poschlod, P. (2015) ‘Initial temperature of seed germination as related to species occurrence along a temperature gradient’, </w:t>
      </w:r>
      <w:r w:rsidRPr="00E732E6">
        <w:rPr>
          <w:rFonts w:ascii="Calibri" w:hAnsi="Calibri" w:cs="Calibri"/>
          <w:i/>
          <w:iCs/>
          <w:noProof/>
        </w:rPr>
        <w:t>Functional Ecology</w:t>
      </w:r>
      <w:r w:rsidRPr="00E732E6">
        <w:rPr>
          <w:rFonts w:ascii="Calibri" w:hAnsi="Calibri" w:cs="Calibri"/>
          <w:noProof/>
        </w:rPr>
        <w:t>, 29(1), pp. 5–14. doi: 10.1111/1365-2435.12304.</w:t>
      </w:r>
    </w:p>
    <w:p w14:paraId="14E048D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errer, D. and Körner, C. (2011) ‘Topographically controlled thermal-habitat differentiation buffers alpine plant diversity against climate warming’, </w:t>
      </w:r>
      <w:r w:rsidRPr="00E732E6">
        <w:rPr>
          <w:rFonts w:ascii="Calibri" w:hAnsi="Calibri" w:cs="Calibri"/>
          <w:i/>
          <w:iCs/>
          <w:noProof/>
        </w:rPr>
        <w:t>Journal of Biogeography</w:t>
      </w:r>
      <w:r w:rsidRPr="00E732E6">
        <w:rPr>
          <w:rFonts w:ascii="Calibri" w:hAnsi="Calibri" w:cs="Calibri"/>
          <w:noProof/>
        </w:rPr>
        <w:t>, 38, pp. 406–416. doi: https://doi.org/10.1111/j.1365-2699.2010.02407.x.</w:t>
      </w:r>
    </w:p>
    <w:p w14:paraId="7B577D8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1) ‘Seed dormancy in alpine species’, </w:t>
      </w:r>
      <w:r w:rsidRPr="00E732E6">
        <w:rPr>
          <w:rFonts w:ascii="Calibri" w:hAnsi="Calibri" w:cs="Calibri"/>
          <w:i/>
          <w:iCs/>
          <w:noProof/>
        </w:rPr>
        <w:t>Flora: Morphology, Distribution, Functional Ecology of Plants</w:t>
      </w:r>
      <w:r w:rsidRPr="00E732E6">
        <w:rPr>
          <w:rFonts w:ascii="Calibri" w:hAnsi="Calibri" w:cs="Calibri"/>
          <w:noProof/>
        </w:rPr>
        <w:t>, 206(10), pp. 845–856. doi: 10.1016/j.flora.2011.05.001.</w:t>
      </w:r>
    </w:p>
    <w:p w14:paraId="667795E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2) ‘Correspondence of seed traits with niche position in glacier foreland succession’, </w:t>
      </w:r>
      <w:r w:rsidRPr="00E732E6">
        <w:rPr>
          <w:rFonts w:ascii="Calibri" w:hAnsi="Calibri" w:cs="Calibri"/>
          <w:i/>
          <w:iCs/>
          <w:noProof/>
        </w:rPr>
        <w:t>Plant Ecology</w:t>
      </w:r>
      <w:r w:rsidRPr="00E732E6">
        <w:rPr>
          <w:rFonts w:ascii="Calibri" w:hAnsi="Calibri" w:cs="Calibri"/>
          <w:noProof/>
        </w:rPr>
        <w:t>, 213(3), pp. 371–382. doi: 10.1007/s11258-011-9981-4.</w:t>
      </w:r>
    </w:p>
    <w:p w14:paraId="14BFCF4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Marcante, S. and Erschbamer, B. (2010) ‘Alpine species seed longevity in the soil in relation to seed size and shape - A 5-year burial experiment in the Central Alps’, </w:t>
      </w:r>
      <w:r w:rsidRPr="00E732E6">
        <w:rPr>
          <w:rFonts w:ascii="Calibri" w:hAnsi="Calibri" w:cs="Calibri"/>
          <w:i/>
          <w:iCs/>
          <w:noProof/>
        </w:rPr>
        <w:t>Flora: Morphology, Distribution, Functional Ecology of Plants</w:t>
      </w:r>
      <w:r w:rsidRPr="00E732E6">
        <w:rPr>
          <w:rFonts w:ascii="Calibri" w:hAnsi="Calibri" w:cs="Calibri"/>
          <w:noProof/>
        </w:rPr>
        <w:t>, 205(1), pp. 19–25. doi: 10.1016/j.flora.2008.10.007.</w:t>
      </w:r>
    </w:p>
    <w:p w14:paraId="1D7F043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ranton, K. and Amarasekare, P. (2017) ‘Predicting phenological shifts in a changing climate’, </w:t>
      </w:r>
      <w:r w:rsidRPr="00E732E6">
        <w:rPr>
          <w:rFonts w:ascii="Calibri" w:hAnsi="Calibri" w:cs="Calibri"/>
          <w:i/>
          <w:iCs/>
          <w:noProof/>
        </w:rPr>
        <w:t>Proceedings of the National Academy of Sciences of the United States of America</w:t>
      </w:r>
      <w:r w:rsidRPr="00E732E6">
        <w:rPr>
          <w:rFonts w:ascii="Calibri" w:hAnsi="Calibri" w:cs="Calibri"/>
          <w:noProof/>
        </w:rPr>
        <w:t xml:space="preserve">, 114(50), pp. </w:t>
      </w:r>
      <w:r w:rsidRPr="00E732E6">
        <w:rPr>
          <w:rFonts w:ascii="Calibri" w:hAnsi="Calibri" w:cs="Calibri"/>
          <w:noProof/>
        </w:rPr>
        <w:lastRenderedPageBreak/>
        <w:t>13212–13217. doi: 10.1073/pnas.1711221114.</w:t>
      </w:r>
    </w:p>
    <w:p w14:paraId="2CD1D21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w:t>
      </w:r>
      <w:r w:rsidRPr="00E732E6">
        <w:rPr>
          <w:rFonts w:ascii="Calibri" w:hAnsi="Calibri" w:cs="Calibri"/>
          <w:i/>
          <w:iCs/>
          <w:noProof/>
        </w:rPr>
        <w:t>et al.</w:t>
      </w:r>
      <w:r w:rsidRPr="00E732E6">
        <w:rPr>
          <w:rFonts w:ascii="Calibri" w:hAnsi="Calibri" w:cs="Calibri"/>
          <w:noProof/>
        </w:rPr>
        <w:t xml:space="preserve"> (2018) ‘When is the best time to flower and disperse? A comparative analysis of plant reproductive phenology in the Mediterranean’, </w:t>
      </w:r>
      <w:r w:rsidRPr="00E732E6">
        <w:rPr>
          <w:rFonts w:ascii="Calibri" w:hAnsi="Calibri" w:cs="Calibri"/>
          <w:i/>
          <w:iCs/>
          <w:noProof/>
        </w:rPr>
        <w:t>Functional Ecology</w:t>
      </w:r>
      <w:r w:rsidRPr="00E732E6">
        <w:rPr>
          <w:rFonts w:ascii="Calibri" w:hAnsi="Calibri" w:cs="Calibri"/>
          <w:noProof/>
        </w:rPr>
        <w:t>, 32(7), pp. 1770–1783. doi: 10.1111/1365-2435.13098.</w:t>
      </w:r>
    </w:p>
    <w:p w14:paraId="08760FA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Navas, M. L. and Garnier, E. (2020) ‘Reproductive phenology as a dimension of the phenotypic space in 139 plant species from the Mediterranean’, </w:t>
      </w:r>
      <w:r w:rsidRPr="00E732E6">
        <w:rPr>
          <w:rFonts w:ascii="Calibri" w:hAnsi="Calibri" w:cs="Calibri"/>
          <w:i/>
          <w:iCs/>
          <w:noProof/>
        </w:rPr>
        <w:t>New Phytologist</w:t>
      </w:r>
      <w:r w:rsidRPr="00E732E6">
        <w:rPr>
          <w:rFonts w:ascii="Calibri" w:hAnsi="Calibri" w:cs="Calibri"/>
          <w:noProof/>
        </w:rPr>
        <w:t>, 225(2), pp. 740–753. doi: 10.1111/nph.16165.</w:t>
      </w:r>
    </w:p>
    <w:p w14:paraId="34435C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himono, Y. and Kudo, G. (2005) ‘Comparisons of germination traits of alpine plants between fellfield and snowbed habitats’, </w:t>
      </w:r>
      <w:r w:rsidRPr="00E732E6">
        <w:rPr>
          <w:rFonts w:ascii="Calibri" w:hAnsi="Calibri" w:cs="Calibri"/>
          <w:i/>
          <w:iCs/>
          <w:noProof/>
        </w:rPr>
        <w:t>Ecological Research</w:t>
      </w:r>
      <w:r w:rsidRPr="00E732E6">
        <w:rPr>
          <w:rFonts w:ascii="Calibri" w:hAnsi="Calibri" w:cs="Calibri"/>
          <w:noProof/>
        </w:rPr>
        <w:t>, 20(2), pp. 189–197. doi: 10.1007/s11284-004-0031-8.</w:t>
      </w:r>
    </w:p>
    <w:p w14:paraId="1734E4E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imons, A. M. (2011) ‘Modes of response to environmental change and the elusive empirical evidence for bet hedging’, </w:t>
      </w:r>
      <w:r w:rsidRPr="00E732E6">
        <w:rPr>
          <w:rFonts w:ascii="Calibri" w:hAnsi="Calibri" w:cs="Calibri"/>
          <w:i/>
          <w:iCs/>
          <w:noProof/>
        </w:rPr>
        <w:t>Proceedings of the Royal Society B: Biological Sciences</w:t>
      </w:r>
      <w:r w:rsidRPr="00E732E6">
        <w:rPr>
          <w:rFonts w:ascii="Calibri" w:hAnsi="Calibri" w:cs="Calibri"/>
          <w:noProof/>
        </w:rPr>
        <w:t>, 278(1712), pp. 1601–1609. doi: 10.1098/rspb.2011.0176.</w:t>
      </w:r>
    </w:p>
    <w:p w14:paraId="633E134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homson, Di. M., King, R. A. and Schultz, E. L. (2017) ‘Between invaders and a risky place: Exotic grasses alter demographic tradeoffs of native forb germination timing’, </w:t>
      </w:r>
      <w:r w:rsidRPr="00E732E6">
        <w:rPr>
          <w:rFonts w:ascii="Calibri" w:hAnsi="Calibri" w:cs="Calibri"/>
          <w:i/>
          <w:iCs/>
          <w:noProof/>
        </w:rPr>
        <w:t>Ecosphere</w:t>
      </w:r>
      <w:r w:rsidRPr="00E732E6">
        <w:rPr>
          <w:rFonts w:ascii="Calibri" w:hAnsi="Calibri" w:cs="Calibri"/>
          <w:noProof/>
        </w:rPr>
        <w:t>, 8(10). doi: 10.1002/ecs2.1987.</w:t>
      </w:r>
    </w:p>
    <w:p w14:paraId="5F75C4A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Tudela-Isanta, M., 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Habitat-related seed germination traits in alpine habitats’, </w:t>
      </w:r>
      <w:r w:rsidRPr="00E732E6">
        <w:rPr>
          <w:rFonts w:ascii="Calibri" w:hAnsi="Calibri" w:cs="Calibri"/>
          <w:i/>
          <w:iCs/>
          <w:noProof/>
        </w:rPr>
        <w:t>Ecology and Evolution</w:t>
      </w:r>
      <w:r w:rsidRPr="00E732E6">
        <w:rPr>
          <w:rFonts w:ascii="Calibri" w:hAnsi="Calibri" w:cs="Calibri"/>
          <w:noProof/>
        </w:rPr>
        <w:t>, 8(1), pp. 150–161. doi: 10.1002/ece3.3539.</w:t>
      </w:r>
    </w:p>
    <w:p w14:paraId="440660A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Tudela-Isanta, M., Ladouceur,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The seed germination niche limits the distribution of some plant species in calcareous or siliceous alpine bedrocks’, </w:t>
      </w:r>
      <w:r w:rsidRPr="00E732E6">
        <w:rPr>
          <w:rFonts w:ascii="Calibri" w:hAnsi="Calibri" w:cs="Calibri"/>
          <w:i/>
          <w:iCs/>
          <w:noProof/>
        </w:rPr>
        <w:t>Alpine Botany</w:t>
      </w:r>
      <w:r w:rsidRPr="00E732E6">
        <w:rPr>
          <w:rFonts w:ascii="Calibri" w:hAnsi="Calibri" w:cs="Calibri"/>
          <w:noProof/>
        </w:rPr>
        <w:t>, 128(1), pp. 83–95. doi: 10.1007/s00035-018-0199-0.</w:t>
      </w:r>
    </w:p>
    <w:p w14:paraId="43B60D8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Verdú, A. and Traveset, A. (2005) ‘EARLY EMERGENCE ENHANCES PLANT FITNESS: A PHYLOGENETICALLY CONTROLLED META-ANALYSIS’, </w:t>
      </w:r>
      <w:r w:rsidRPr="00E732E6">
        <w:rPr>
          <w:rFonts w:ascii="Calibri" w:hAnsi="Calibri" w:cs="Calibri"/>
          <w:i/>
          <w:iCs/>
          <w:noProof/>
        </w:rPr>
        <w:t>Ecology</w:t>
      </w:r>
      <w:r w:rsidRPr="00E732E6">
        <w:rPr>
          <w:rFonts w:ascii="Calibri" w:hAnsi="Calibri" w:cs="Calibri"/>
          <w:noProof/>
        </w:rPr>
        <w:t>, 86(6), pp. 1385–1394. doi: 10.1890/04-1647.</w:t>
      </w:r>
    </w:p>
    <w:p w14:paraId="3A30E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gner, I. and Simons, A. M. (2009) ‘Divergence in Germination Traits among Arctic and Alpinepopulations of Koenigia islandica: Light Requirements’, </w:t>
      </w:r>
      <w:r w:rsidRPr="00E732E6">
        <w:rPr>
          <w:rFonts w:ascii="Calibri" w:hAnsi="Calibri" w:cs="Calibri"/>
          <w:i/>
          <w:iCs/>
          <w:noProof/>
        </w:rPr>
        <w:t>Plant Ecology</w:t>
      </w:r>
      <w:r w:rsidRPr="00E732E6">
        <w:rPr>
          <w:rFonts w:ascii="Calibri" w:hAnsi="Calibri" w:cs="Calibri"/>
          <w:noProof/>
        </w:rPr>
        <w:t>, 204(1), pp. 145–153. doi: 10.1007/sl 1258-009-9578-3.</w:t>
      </w:r>
    </w:p>
    <w:p w14:paraId="0055802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lck, J. L. </w:t>
      </w:r>
      <w:r w:rsidRPr="00E732E6">
        <w:rPr>
          <w:rFonts w:ascii="Calibri" w:hAnsi="Calibri" w:cs="Calibri"/>
          <w:i/>
          <w:iCs/>
          <w:noProof/>
        </w:rPr>
        <w:t>et al.</w:t>
      </w:r>
      <w:r w:rsidRPr="00E732E6">
        <w:rPr>
          <w:rFonts w:ascii="Calibri" w:hAnsi="Calibri" w:cs="Calibri"/>
          <w:noProof/>
        </w:rPr>
        <w:t xml:space="preserve"> (2011) ‘Climate change and plant regeneration from seed’, </w:t>
      </w:r>
      <w:r w:rsidRPr="00E732E6">
        <w:rPr>
          <w:rFonts w:ascii="Calibri" w:hAnsi="Calibri" w:cs="Calibri"/>
          <w:i/>
          <w:iCs/>
          <w:noProof/>
        </w:rPr>
        <w:t>Global Change Biology</w:t>
      </w:r>
      <w:r w:rsidRPr="00E732E6">
        <w:rPr>
          <w:rFonts w:ascii="Calibri" w:hAnsi="Calibri" w:cs="Calibri"/>
          <w:noProof/>
        </w:rPr>
        <w:t>, 17(6), pp. 2145–2161. doi: 10.1111/j.1365-2486.2010.02368.x.</w:t>
      </w:r>
    </w:p>
    <w:p w14:paraId="6B2219B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Zhang, Y. </w:t>
      </w:r>
      <w:r w:rsidRPr="00E732E6">
        <w:rPr>
          <w:rFonts w:ascii="Calibri" w:hAnsi="Calibri" w:cs="Calibri"/>
          <w:i/>
          <w:iCs/>
          <w:noProof/>
        </w:rPr>
        <w:t>et al.</w:t>
      </w:r>
      <w:r w:rsidRPr="00E732E6">
        <w:rPr>
          <w:rFonts w:ascii="Calibri" w:hAnsi="Calibri" w:cs="Calibri"/>
          <w:noProof/>
        </w:rPr>
        <w:t xml:space="preserve"> (2005) ‘Soil temperature in Canada during the twentieth century: Complex </w:t>
      </w:r>
      <w:r w:rsidRPr="00E732E6">
        <w:rPr>
          <w:rFonts w:ascii="Calibri" w:hAnsi="Calibri" w:cs="Calibri"/>
          <w:noProof/>
        </w:rPr>
        <w:lastRenderedPageBreak/>
        <w:t xml:space="preserve">responses to atmospheric climate change’, </w:t>
      </w:r>
      <w:r w:rsidRPr="00E732E6">
        <w:rPr>
          <w:rFonts w:ascii="Calibri" w:hAnsi="Calibri" w:cs="Calibri"/>
          <w:i/>
          <w:iCs/>
          <w:noProof/>
        </w:rPr>
        <w:t>Journal of Geophysical Research D: Atmospheres</w:t>
      </w:r>
      <w:r w:rsidRPr="00E732E6">
        <w:rPr>
          <w:rFonts w:ascii="Calibri" w:hAnsi="Calibri" w:cs="Calibri"/>
          <w:noProof/>
        </w:rPr>
        <w:t>, 110(3), pp. 1–15. doi: 10.1029/2004JD004910.</w:t>
      </w:r>
    </w:p>
    <w:p w14:paraId="7E9FF85E" w14:textId="77777777" w:rsidR="00C80A75" w:rsidRDefault="00A0468A" w:rsidP="00C80A75">
      <w:pPr>
        <w:pStyle w:val="Ttulo2"/>
        <w:spacing w:line="360" w:lineRule="auto"/>
        <w:rPr>
          <w:lang w:eastAsia="ca-ES"/>
        </w:rPr>
      </w:pPr>
      <w:r>
        <w:rPr>
          <w:lang w:eastAsia="ca-ES"/>
        </w:rPr>
        <w:fldChar w:fldCharType="end"/>
      </w:r>
      <w:r w:rsidR="00C80A75" w:rsidRPr="00C80A75">
        <w:rPr>
          <w:lang w:eastAsia="ca-ES"/>
        </w:rPr>
        <w:t xml:space="preserve"> </w:t>
      </w:r>
    </w:p>
    <w:p w14:paraId="25EAF1F4" w14:textId="3B4750E7" w:rsidR="00917852" w:rsidRPr="009E6ED4" w:rsidRDefault="00917852" w:rsidP="009E6ED4">
      <w:pPr>
        <w:rPr>
          <w:rFonts w:asciiTheme="majorHAnsi" w:eastAsiaTheme="majorEastAsia" w:hAnsiTheme="majorHAnsi" w:cstheme="majorBidi"/>
          <w:color w:val="2F5496" w:themeColor="accent1" w:themeShade="BF"/>
          <w:sz w:val="26"/>
          <w:szCs w:val="26"/>
          <w:lang w:eastAsia="ca-ES"/>
        </w:rPr>
      </w:pPr>
    </w:p>
    <w:sectPr w:rsidR="00917852" w:rsidRPr="009E6ED4" w:rsidSect="006F10F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6B35E1" w14:textId="77777777" w:rsidR="006F10F3" w:rsidRDefault="006F10F3" w:rsidP="008060D5">
      <w:pPr>
        <w:spacing w:after="0" w:line="240" w:lineRule="auto"/>
      </w:pPr>
      <w:r>
        <w:separator/>
      </w:r>
    </w:p>
  </w:endnote>
  <w:endnote w:type="continuationSeparator" w:id="0">
    <w:p w14:paraId="2AEFD44D" w14:textId="77777777" w:rsidR="006F10F3" w:rsidRDefault="006F10F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C4F551" w14:textId="77777777" w:rsidR="006F10F3" w:rsidRDefault="006F10F3" w:rsidP="008060D5">
      <w:pPr>
        <w:spacing w:after="0" w:line="240" w:lineRule="auto"/>
      </w:pPr>
      <w:r>
        <w:separator/>
      </w:r>
    </w:p>
  </w:footnote>
  <w:footnote w:type="continuationSeparator" w:id="0">
    <w:p w14:paraId="5BB90943" w14:textId="77777777" w:rsidR="006F10F3" w:rsidRDefault="006F10F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6"/>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DE1"/>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4040"/>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AF0"/>
    <w:rsid w:val="00416173"/>
    <w:rsid w:val="0041670B"/>
    <w:rsid w:val="00416CC5"/>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CEB"/>
    <w:rsid w:val="005B35EF"/>
    <w:rsid w:val="005B3690"/>
    <w:rsid w:val="005B3BD6"/>
    <w:rsid w:val="005B440A"/>
    <w:rsid w:val="005B5548"/>
    <w:rsid w:val="005B58E2"/>
    <w:rsid w:val="005B5B4D"/>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EAF"/>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9DA"/>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3AD"/>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11D6"/>
    <w:rsid w:val="00FD121C"/>
    <w:rsid w:val="00FD1750"/>
    <w:rsid w:val="00FD1996"/>
    <w:rsid w:val="00FD1A04"/>
    <w:rsid w:val="00FD204B"/>
    <w:rsid w:val="00FD224A"/>
    <w:rsid w:val="00FD2371"/>
    <w:rsid w:val="00FD24F5"/>
    <w:rsid w:val="00FD37CB"/>
    <w:rsid w:val="00FD4025"/>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hat.openai.com/c/68ade937-42ee-488c-9ae5-416ca245718c"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097</TotalTime>
  <Pages>26</Pages>
  <Words>8199</Words>
  <Characters>49552</Characters>
  <Application>Microsoft Office Word</Application>
  <DocSecurity>0</DocSecurity>
  <Lines>772</Lines>
  <Paragraphs>1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13</cp:revision>
  <cp:lastPrinted>2024-02-26T09:05:00Z</cp:lastPrinted>
  <dcterms:created xsi:type="dcterms:W3CDTF">2024-02-16T12:51:00Z</dcterms:created>
  <dcterms:modified xsi:type="dcterms:W3CDTF">2024-05-0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